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FDCE13" w14:textId="33CA0F98" w:rsidR="00744AFE" w:rsidRPr="00744AFE" w:rsidRDefault="000D20FB" w:rsidP="00DA6AD2">
      <w:pPr>
        <w:spacing w:line="480" w:lineRule="exact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Hlk146698159"/>
      <w:r w:rsidRPr="00744AFE">
        <w:rPr>
          <w:rFonts w:ascii="Times New Roman" w:hAnsi="Times New Roman" w:cs="Times New Roman"/>
          <w:b/>
          <w:sz w:val="24"/>
          <w:szCs w:val="24"/>
        </w:rPr>
        <w:t xml:space="preserve">Antimicrobial prophylaxis with ampicillin-sulbactam compared with cefazolin for esophagectomy: </w:t>
      </w:r>
      <w:r w:rsidR="00EB3460">
        <w:rPr>
          <w:rFonts w:ascii="Times New Roman" w:hAnsi="Times New Roman" w:cs="Times New Roman"/>
          <w:b/>
          <w:sz w:val="24"/>
          <w:szCs w:val="24"/>
        </w:rPr>
        <w:t>N</w:t>
      </w:r>
      <w:r w:rsidRPr="00744AFE">
        <w:rPr>
          <w:rFonts w:ascii="Times New Roman" w:hAnsi="Times New Roman" w:cs="Times New Roman"/>
          <w:b/>
          <w:sz w:val="24"/>
          <w:szCs w:val="24"/>
        </w:rPr>
        <w:t xml:space="preserve">ationwide inpatient database study </w:t>
      </w:r>
      <w:bookmarkEnd w:id="0"/>
    </w:p>
    <w:p w14:paraId="157B0AB2" w14:textId="77777777" w:rsidR="00B37238" w:rsidRPr="00E8223F" w:rsidRDefault="00B37238" w:rsidP="00DA6AD2">
      <w:pPr>
        <w:spacing w:line="480" w:lineRule="exact"/>
        <w:jc w:val="center"/>
        <w:rPr>
          <w:rFonts w:ascii="Times New Roman" w:hAnsi="Times New Roman"/>
          <w:b/>
          <w:sz w:val="24"/>
          <w:szCs w:val="24"/>
        </w:rPr>
      </w:pPr>
    </w:p>
    <w:p w14:paraId="69319A87" w14:textId="771073D2" w:rsidR="00596D76" w:rsidRDefault="000D20FB" w:rsidP="00DA6AD2">
      <w:pPr>
        <w:spacing w:line="480" w:lineRule="exact"/>
        <w:jc w:val="left"/>
        <w:rPr>
          <w:rFonts w:ascii="Times New Roman" w:hAnsi="Times New Roman" w:cs="Times New Roman"/>
          <w:sz w:val="24"/>
          <w:szCs w:val="24"/>
        </w:rPr>
      </w:pPr>
      <w:r w:rsidRPr="004C6898">
        <w:rPr>
          <w:rFonts w:ascii="Times New Roman" w:hAnsi="Times New Roman" w:cs="Times New Roman"/>
          <w:sz w:val="24"/>
          <w:szCs w:val="24"/>
        </w:rPr>
        <w:t>Yuki Hirano, Takaaki Konishi, Hidehiro Kaneko, Hidetaka Itoh, Satoru Matsuda, Hirofumi Kawakubo, Kazuaki Uda, Hiroki Matsui, Kiyohide Fushimi, Hiroyuki Daiko, Osamu Itano, Hideo Yasunaga, Yuko Kitagawa</w:t>
      </w:r>
    </w:p>
    <w:p w14:paraId="4D383587" w14:textId="77777777" w:rsidR="004C6898" w:rsidRPr="00E8223F" w:rsidRDefault="004C6898" w:rsidP="00DA6AD2">
      <w:pPr>
        <w:spacing w:line="480" w:lineRule="exact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0788423" w14:textId="7D85374A" w:rsidR="003013F3" w:rsidRDefault="000D20FB" w:rsidP="00DA6AD2">
      <w:pPr>
        <w:spacing w:line="480" w:lineRule="exact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94108304"/>
      <w:r w:rsidRPr="00304EDA">
        <w:rPr>
          <w:rFonts w:ascii="Times New Roman" w:hAnsi="Times New Roman" w:cs="Times New Roman"/>
          <w:b/>
          <w:bCs/>
          <w:sz w:val="24"/>
          <w:szCs w:val="24"/>
        </w:rPr>
        <w:t xml:space="preserve">Supplemental </w:t>
      </w:r>
      <w:r>
        <w:rPr>
          <w:rFonts w:ascii="Times New Roman" w:hAnsi="Times New Roman" w:cs="Times New Roman"/>
          <w:b/>
          <w:bCs/>
          <w:sz w:val="24"/>
          <w:szCs w:val="24"/>
        </w:rPr>
        <w:t>Appendix</w:t>
      </w:r>
      <w:r w:rsidRPr="00304EDA">
        <w:rPr>
          <w:rFonts w:ascii="Times New Roman" w:hAnsi="Times New Roman" w:cs="Times New Roman"/>
          <w:b/>
          <w:bCs/>
          <w:sz w:val="24"/>
          <w:szCs w:val="24"/>
        </w:rPr>
        <w:t xml:space="preserve"> 1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013F3">
        <w:rPr>
          <w:rFonts w:ascii="Times New Roman" w:hAnsi="Times New Roman" w:cs="Times New Roman"/>
          <w:bCs/>
          <w:sz w:val="24"/>
          <w:szCs w:val="24"/>
        </w:rPr>
        <w:t xml:space="preserve">Description of </w:t>
      </w:r>
      <w:r w:rsidR="00925A48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3013F3">
        <w:rPr>
          <w:rFonts w:ascii="Times New Roman" w:hAnsi="Times New Roman" w:cs="Times New Roman"/>
          <w:bCs/>
          <w:sz w:val="24"/>
          <w:szCs w:val="24"/>
        </w:rPr>
        <w:t>background characteristics</w:t>
      </w:r>
    </w:p>
    <w:p w14:paraId="6D5EB7A6" w14:textId="6BD4E06F" w:rsidR="004C30F6" w:rsidRDefault="000D20FB" w:rsidP="00DA6AD2">
      <w:pPr>
        <w:spacing w:line="480" w:lineRule="exact"/>
        <w:jc w:val="left"/>
        <w:rPr>
          <w:rFonts w:ascii="Times New Roman" w:hAnsi="Times New Roman" w:cs="Times New Roman"/>
          <w:sz w:val="24"/>
          <w:szCs w:val="24"/>
        </w:rPr>
      </w:pPr>
      <w:r w:rsidRPr="00304EDA"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1. </w:t>
      </w:r>
      <w:r w:rsidR="00EB3308" w:rsidRPr="00EB3460">
        <w:rPr>
          <w:rFonts w:ascii="Times New Roman" w:hAnsi="Times New Roman" w:cs="Times New Roman"/>
          <w:sz w:val="24"/>
          <w:szCs w:val="24"/>
        </w:rPr>
        <w:t>ICD-10 codes and procedures used to define each postoperative complication</w:t>
      </w:r>
      <w:r w:rsidR="00EB3308" w:rsidRPr="00EB330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E8223F"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</w:t>
      </w:r>
      <w:r w:rsidR="00BB088A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8223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4C6898" w:rsidRPr="004C6898">
        <w:t xml:space="preserve"> </w:t>
      </w:r>
      <w:r w:rsidR="00E66292" w:rsidRPr="00E66292">
        <w:rPr>
          <w:rFonts w:ascii="Times New Roman" w:hAnsi="Times New Roman" w:cs="Times New Roman"/>
          <w:sz w:val="24"/>
          <w:szCs w:val="24"/>
        </w:rPr>
        <w:t>Background characteristics of patients before and after overlap weighting</w:t>
      </w:r>
    </w:p>
    <w:p w14:paraId="7CFBAC63" w14:textId="5FF85F2A" w:rsidR="009761CB" w:rsidRDefault="000D20FB" w:rsidP="00DA6AD2">
      <w:pPr>
        <w:spacing w:line="480" w:lineRule="exact"/>
        <w:jc w:val="left"/>
        <w:rPr>
          <w:rFonts w:ascii="Times New Roman" w:hAnsi="Times New Roman" w:cs="Times New Roman"/>
          <w:sz w:val="24"/>
          <w:szCs w:val="24"/>
        </w:rPr>
      </w:pPr>
      <w:r w:rsidRPr="00E8223F"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</w:t>
      </w:r>
      <w:r w:rsidR="00BB088A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E8223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C6898">
        <w:t xml:space="preserve"> </w:t>
      </w:r>
      <w:r w:rsidR="00E66292" w:rsidRPr="00E66292">
        <w:rPr>
          <w:rFonts w:ascii="Times New Roman" w:hAnsi="Times New Roman" w:cs="Times New Roman"/>
          <w:sz w:val="24"/>
          <w:szCs w:val="24"/>
        </w:rPr>
        <w:t>Background characteristics of patients after propensity score matching</w:t>
      </w:r>
    </w:p>
    <w:p w14:paraId="5667B9EE" w14:textId="2FB7ED9B" w:rsidR="00BB088A" w:rsidRPr="00BB088A" w:rsidRDefault="000D20FB" w:rsidP="00DA6AD2">
      <w:pPr>
        <w:spacing w:line="480" w:lineRule="exact"/>
        <w:jc w:val="left"/>
        <w:rPr>
          <w:rFonts w:ascii="Times New Roman" w:hAnsi="Times New Roman" w:cs="Times New Roman"/>
          <w:sz w:val="24"/>
          <w:szCs w:val="24"/>
        </w:rPr>
      </w:pPr>
      <w:r w:rsidRPr="00E8223F"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E8223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C6898">
        <w:t xml:space="preserve"> </w:t>
      </w:r>
      <w:r w:rsidR="00E97CDC" w:rsidRPr="00E66292">
        <w:rPr>
          <w:rFonts w:ascii="Times New Roman" w:hAnsi="Times New Roman" w:cs="Times New Roman"/>
          <w:sz w:val="24"/>
          <w:szCs w:val="24"/>
        </w:rPr>
        <w:t>Background characteristics of patients before and after overlap weighting</w:t>
      </w:r>
      <w:r w:rsidR="00E97CDC">
        <w:rPr>
          <w:rFonts w:ascii="Times New Roman" w:hAnsi="Times New Roman" w:cs="Times New Roman"/>
          <w:sz w:val="24"/>
          <w:szCs w:val="24"/>
        </w:rPr>
        <w:t xml:space="preserve"> </w:t>
      </w:r>
      <w:r w:rsidR="00E97CDC" w:rsidRPr="00E97CDC">
        <w:rPr>
          <w:rFonts w:ascii="Times New Roman" w:hAnsi="Times New Roman" w:cs="Times New Roman"/>
          <w:sz w:val="24"/>
          <w:szCs w:val="24"/>
        </w:rPr>
        <w:t>using the redefined model (including patients who did not continue CEZ or ABPC/SBT on the day after surgery)</w:t>
      </w:r>
    </w:p>
    <w:p w14:paraId="69487177" w14:textId="455775FB" w:rsidR="00395D7E" w:rsidRDefault="00395D7E" w:rsidP="00DA6AD2">
      <w:pPr>
        <w:spacing w:line="480" w:lineRule="exact"/>
        <w:jc w:val="left"/>
        <w:rPr>
          <w:rFonts w:ascii="Times New Roman" w:hAnsi="Times New Roman"/>
          <w:sz w:val="24"/>
          <w:szCs w:val="24"/>
        </w:rPr>
      </w:pPr>
    </w:p>
    <w:p w14:paraId="079E9102" w14:textId="22472C4A" w:rsidR="003013F3" w:rsidRDefault="000D20FB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6406EAA5" w14:textId="60B2E41B" w:rsidR="003013F3" w:rsidRPr="00AA5ED7" w:rsidRDefault="000D20FB" w:rsidP="003013F3">
      <w:pPr>
        <w:ind w:right="118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AA5ED7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Supplemental Appendix 1. Description of</w:t>
      </w:r>
      <w:r w:rsidR="005500F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the</w:t>
      </w:r>
      <w:r w:rsidRPr="00AA5ED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background characteristics</w:t>
      </w:r>
    </w:p>
    <w:p w14:paraId="7864B1CD" w14:textId="1EDBA58A" w:rsidR="003013F3" w:rsidRPr="00AA5ED7" w:rsidRDefault="000D20FB" w:rsidP="003013F3">
      <w:pPr>
        <w:spacing w:line="480" w:lineRule="exact"/>
        <w:jc w:val="left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 examined </w:t>
      </w:r>
      <w:r w:rsidR="00CB75F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tient</w:t>
      </w:r>
      <w:r w:rsidR="00CB75F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related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ckground factors, including sex, age, body mass index classification, smoking index, activities of daily living (Barthel index &lt; 95), comorbidities (Charlson comorbidity index, </w:t>
      </w:r>
      <w:r w:rsidR="000E6288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ypertension,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iabetes mellitus, chronic obstructive pulmonary disease, renal failure, 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iver disease), corticosteroid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se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efore surgery (defined as the period from the day of admission to the day before surgery), 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eoperative transfusion (defined as red blood cell transfusion </w:t>
      </w:r>
      <w:r w:rsidR="00907A3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rom </w:t>
      </w:r>
      <w:bookmarkStart w:id="2" w:name="_GoBack"/>
      <w:bookmarkEnd w:id="2"/>
      <w:r w:rsidR="00ED5D20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ay of admission to the day before surgery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,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clinical cancer stage. Age was </w:t>
      </w:r>
      <w:r w:rsidR="00C305E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tratified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to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5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roups: 18–59, 60–64, 65–69, 70–74, and ≥ 75 years. 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The body mass index was categorized into </w:t>
      </w:r>
      <w:r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5</w:t>
      </w:r>
      <w:r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groups based on the criteria for Asia-Pacific populations</w:t>
      </w:r>
      <w:r w:rsidR="00782D1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provided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by the World Health Organization </w:t>
      </w:r>
      <w:r w:rsidR="00C305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based on 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our previous study: &lt; 16.0 kg/m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(severe underweight), 16.0–18.4 kg/m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(mild-to-moderate underweight), 18.5–22.9 kg/m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(normal), 23.0–27.4 kg/m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(overweight), and ≥ 27.5 kg/m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(obese).</w:t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FllYXI+MjAwNDwvWWVhcj48UmVjTnVtPjE3PC9SZWNOdW0+PERpc3Bs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IyLzAyLzA4PC9lZGl0aW9uPjxkYXRlcz48eWVhcj4yMDIxPC95
ZWFyPjxwdWItZGF0ZXM+PGRhdGU+Tm92IDIzPC9kYXRlPjwvcHViLWRhdGVzPjwvZGF0ZXM+PGlz
Ym4+MDAwMy00OTMyPC9pc2JuPjxhY2Nlc3Npb24tbnVtPjM1MTI5NDg0PC9hY2Nlc3Npb24tbnVt
Pjx1cmxzPjwvdXJscz48ZWxlY3Ryb25pYy1yZXNvdXJjZS1udW0+MTAuMTA5Ny9zbGEuMDAwMDAw
MDAwMDAwNTMyMTwvZWxlY3Ryb25pYy1yZXNvdXJjZS1udW0+PHJlbW90ZS1kYXRhYmFzZS1wcm92
aWRlcj5OTE08L3JlbW90ZS1kYXRhYmFzZS1wcm92aWRlcj48bGFuZ3VhZ2U+ZW5nPC9sYW5ndWFn
ZT48L3JlY29yZD48L0NpdGU+PC9FbmROb3RlPgB=
</w:fldData>
        </w:fldChar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FllYXI+MjAwNDwvWWVhcj48UmVjTnVtPjE3PC9SZWNOdW0+PERpc3Bs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IyLzAyLzA4PC9lZGl0aW9uPjxkYXRlcz48eWVhcj4yMDIxPC95
ZWFyPjxwdWItZGF0ZXM+PGRhdGU+Tm92IDIzPC9kYXRlPjwvcHViLWRhdGVzPjwvZGF0ZXM+PGlz
Ym4+MDAwMy00OTMyPC9pc2JuPjxhY2Nlc3Npb24tbnVtPjM1MTI5NDg0PC9hY2Nlc3Npb24tbnVt
Pjx1cmxzPjwvdXJscz48ZWxlY3Ryb25pYy1yZXNvdXJjZS1udW0+MTAuMTA5Ny9zbGEuMDAwMDAw
MDAwMDAwNTMyMTwvZWxlY3Ryb25pYy1yZXNvdXJjZS1udW0+PHJlbW90ZS1kYXRhYmFzZS1wcm92
aWRlcj5OTE08L3JlbW90ZS1kYXRhYmFzZS1wcm92aWRlcj48bGFuZ3VhZ2U+ZW5nPC9sYW5ndWFn
ZT48L3JlY29yZD48L0NpdGU+PC9FbmROb3RlPgB=
</w:fldData>
        </w:fldChar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16018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16018B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 xml:space="preserve">, </w:t>
      </w:r>
      <w:r w:rsidR="0016018B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16018B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smoking index was categorized into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5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roups: 0–5, 6–20, 21–40, ≥ 41 pack-years, and missing. Comorbidities were scored </w:t>
      </w:r>
      <w:r w:rsidR="003A10D3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sing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proofErr w:type="spellStart"/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harlson</w:t>
      </w:r>
      <w:proofErr w:type="spellEnd"/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omorbidity index </w:t>
      </w:r>
      <w:r w:rsidR="003A10D3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ccording to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protocol established by Quan et al. </w:t>
      </w:r>
      <w:r w:rsidR="00782D1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 the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CD-10 codes</w:t>
      </w:r>
      <w:r w:rsidR="0016018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3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classified into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roups: 2, 3–4, and ≥ 5. The </w:t>
      </w:r>
      <w:proofErr w:type="spellStart"/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harlson</w:t>
      </w:r>
      <w:proofErr w:type="spellEnd"/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omorbidity index</w:t>
      </w:r>
      <w:r w:rsidR="003A10D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s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 </w:t>
      </w:r>
      <w:r w:rsidR="003A10D3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validated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thod </w:t>
      </w:r>
      <w:r w:rsidR="005B577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at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redict</w:t>
      </w:r>
      <w:r w:rsidR="005B577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rtality by classifying and weighting comorbidities</w:t>
      </w:r>
      <w:r w:rsidR="005B577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s widely used in national studies worldwide.</w:t>
      </w:r>
      <w:r w:rsidR="0016018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4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 xml:space="preserve">, </w:t>
      </w:r>
      <w:r w:rsidR="0016018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5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clinical cancer stage was divided into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ategories: 0–I, II–IV, and X/missing.</w:t>
      </w:r>
      <w:r w:rsidR="0016018B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4A05FAF6" w14:textId="77777777" w:rsidR="003013F3" w:rsidRPr="00AA5ED7" w:rsidRDefault="003013F3" w:rsidP="003013F3">
      <w:pPr>
        <w:spacing w:line="480" w:lineRule="exact"/>
        <w:jc w:val="left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1FFB653" w14:textId="70400F68" w:rsidR="006243BA" w:rsidRPr="006243BA" w:rsidRDefault="000D20FB" w:rsidP="006243BA">
      <w:pPr>
        <w:spacing w:line="480" w:lineRule="exact"/>
        <w:jc w:val="left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 also investigated </w:t>
      </w:r>
      <w:r w:rsidR="00782D1F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haracteristics of cancer treatment, such as preoperative treatment (chemotherapy/radiotherapy), field of lymph node dissection, 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oracic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pproach, vessel reconstruction, epidural anesthesia, prophylactic corticosteroid use, </w:t>
      </w:r>
      <w:r w:rsidR="000E6288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ophylactic </w:t>
      </w:r>
      <w:r w:rsidR="000E6288" w:rsidRP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eutrophil elastase inhibitor</w:t>
      </w:r>
      <w:r w:rsidR="000E6288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se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0E6288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uration of anesthesia,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</w:t>
      </w:r>
      <w:r w:rsidR="000E628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ransfusion on the day of surgery.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616BF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Lymph node dissection was</w:t>
      </w:r>
      <w:r w:rsidR="000616B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performed using</w:t>
      </w:r>
      <w:r w:rsidR="000616BF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either </w:t>
      </w:r>
      <w:r w:rsidR="000616B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the</w:t>
      </w:r>
      <w:r w:rsidR="000616BF"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2-field (thoracic and abdominal) or a 3-field (cervical, thoracic, and abdominal, with or without supraclavicular lymph node dissection) approach.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thoracic approach </w:t>
      </w:r>
      <w:r w:rsidR="0094638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ntailed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pen or minimally invasive (thoracoscopic, mediastinoscopy-assisted, or robot-assisted) esophagectomy. Information on the thoracic approach was not recorded before April 2014. The database did not record whether the abdominal approach </w:t>
      </w:r>
      <w:r w:rsidR="00507D4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as performed using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pen laparotomy or laparoscopy.</w:t>
      </w:r>
      <w:r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Prophylactic corticosteroid use was defined as the administration of intravenous methylprednisolone or hydrocortisone on the day of surgery.</w:t>
      </w:r>
      <w:r w:rsidR="00D036C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</w:t>
      </w:r>
      <w:r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ophylactic neutrophil elastase inhibitor use was defined as the </w:t>
      </w:r>
      <w:r w:rsidR="003B367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dministration </w:t>
      </w:r>
      <w:r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a neutrophil elastase inhibitor on the day of surgery. </w:t>
      </w:r>
      <w:r w:rsidR="00236EC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="004C7C5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</w:t>
      </w:r>
      <w:r w:rsidR="004C7C50"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rioperative </w:t>
      </w:r>
      <w:r w:rsidR="00236EC4"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se </w:t>
      </w:r>
      <w:r w:rsidR="00003D2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</w:t>
      </w:r>
      <w:r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eutrophil elastase inhibitors </w:t>
      </w:r>
      <w:r w:rsidR="00ED55E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as </w:t>
      </w:r>
      <w:r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en considered</w:t>
      </w:r>
      <w:r w:rsidR="004C7C5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clinical settings</w:t>
      </w:r>
      <w:r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attenuate lung </w:t>
      </w:r>
      <w:r w:rsidRP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injury associated with systemic inflammatory response syndrome after esophagectomy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D036C7" w:rsidRPr="00D036C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7</w:t>
      </w:r>
      <w:r w:rsidR="00B264D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B367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d</w:t>
      </w:r>
      <w:r w:rsidR="00B264DB" w:rsidRPr="00B264D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ration of anesthesia</w:t>
      </w:r>
      <w:r w:rsidR="00B264D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as </w:t>
      </w:r>
      <w:r w:rsidR="00B264DB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tegorized into quartiles</w:t>
      </w:r>
      <w:r w:rsidR="00B264D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6A7D9457" w14:textId="77777777" w:rsidR="003013F3" w:rsidRPr="00AA5ED7" w:rsidRDefault="003013F3" w:rsidP="003013F3">
      <w:pPr>
        <w:spacing w:line="480" w:lineRule="exact"/>
        <w:jc w:val="left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EB0B2FB" w14:textId="63DC4728" w:rsidR="003013F3" w:rsidRPr="00AA5ED7" w:rsidRDefault="000D20FB" w:rsidP="003013F3">
      <w:pPr>
        <w:spacing w:line="480" w:lineRule="exact"/>
        <w:jc w:val="left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</w:pP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ditionally, we examined</w:t>
      </w:r>
      <w:r w:rsidR="004C7C5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hospital</w:t>
      </w:r>
      <w:r w:rsidR="004C7C5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related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ckground factors (i.e., type of hospital, hospital volume, and</w:t>
      </w:r>
      <w:r w:rsidR="00821EE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ospital</w:t>
      </w:r>
      <w:r w:rsidR="001867C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’</w:t>
      </w:r>
      <w:r w:rsidR="006243B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arly extubation</w:t>
      </w:r>
      <w:r w:rsidR="001867C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roportion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and fiscal year. The type of hospital was</w:t>
      </w:r>
      <w:r w:rsidR="003E4D2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E24A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escribed as </w:t>
      </w:r>
      <w:r w:rsidR="003E4D2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eaching or non-teaching</w:t>
      </w:r>
      <w:r w:rsidR="003E4D2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stitution</w:t>
      </w:r>
      <w:r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Hospital volume was defined as the number of esophagectomies performed annually in each hospital and categorized into quartiles.</w:t>
      </w:r>
      <w:r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848EF" w:rsidRPr="002848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We examined the proportion of patients who underwent early extubation at each hospital during the study period; early extubation was defined as </w:t>
      </w:r>
      <w:r w:rsidR="00AE086B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removal of the endotracheal tube </w:t>
      </w:r>
      <w:r w:rsidR="002848EF" w:rsidRPr="002848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on the day of surgery without </w:t>
      </w:r>
      <w:r w:rsidR="00E929D2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the need for </w:t>
      </w:r>
      <w:r w:rsidR="002848EF" w:rsidRPr="002848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mechanical ventilation on the day after surgery.</w:t>
      </w:r>
      <w:r w:rsidR="00D036C7" w:rsidRPr="00D036C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8</w:t>
      </w:r>
      <w:r w:rsidR="002848EF" w:rsidRPr="002848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Hospitals</w:t>
      </w:r>
      <w:r w:rsidR="00D036C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’ </w:t>
      </w:r>
      <w:r w:rsidR="00D036C7" w:rsidRPr="00AA5E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arly extubation</w:t>
      </w:r>
      <w:r w:rsidR="00D036C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roportion</w:t>
      </w:r>
      <w:r w:rsidR="002848EF" w:rsidRPr="002848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w</w:t>
      </w:r>
      <w:r w:rsidR="00D036C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as</w:t>
      </w:r>
      <w:r w:rsidR="002848EF" w:rsidRPr="002848EF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categorized into four groups with approximately equal numbers of patients in each group</w:t>
      </w:r>
      <w:r w:rsidRPr="00AA5ED7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1F7AD905" w14:textId="77777777" w:rsidR="003013F3" w:rsidRPr="003013F3" w:rsidRDefault="003013F3" w:rsidP="00F06348">
      <w:pPr>
        <w:jc w:val="left"/>
        <w:rPr>
          <w:rFonts w:ascii="Times New Roman" w:hAnsi="Times New Roman"/>
          <w:sz w:val="24"/>
          <w:szCs w:val="24"/>
        </w:rPr>
      </w:pPr>
    </w:p>
    <w:p w14:paraId="2C954D26" w14:textId="3DF1E2D0" w:rsidR="003013F3" w:rsidRPr="0016018B" w:rsidRDefault="000D20FB" w:rsidP="00F06348">
      <w:pPr>
        <w:jc w:val="left"/>
        <w:rPr>
          <w:rFonts w:ascii="Times New Roman" w:hAnsi="Times New Roman"/>
          <w:b/>
          <w:sz w:val="24"/>
          <w:szCs w:val="24"/>
        </w:rPr>
      </w:pPr>
      <w:r w:rsidRPr="0016018B">
        <w:rPr>
          <w:rFonts w:ascii="Times New Roman" w:hAnsi="Times New Roman" w:hint="eastAsia"/>
          <w:b/>
          <w:sz w:val="24"/>
          <w:szCs w:val="24"/>
        </w:rPr>
        <w:t>R</w:t>
      </w:r>
      <w:r w:rsidRPr="0016018B">
        <w:rPr>
          <w:rFonts w:ascii="Times New Roman" w:hAnsi="Times New Roman"/>
          <w:b/>
          <w:sz w:val="24"/>
          <w:szCs w:val="24"/>
        </w:rPr>
        <w:t>EFERENCES</w:t>
      </w:r>
    </w:p>
    <w:p w14:paraId="65F3056E" w14:textId="63D89179" w:rsidR="0016018B" w:rsidRPr="00D036C7" w:rsidRDefault="000D20FB" w:rsidP="0016018B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1. WHO Expert Consultation. Appropriate body-mass index for Asian populations and its implications for policy and intervention strategies. </w:t>
      </w:r>
      <w:r w:rsidRPr="00D036C7">
        <w:rPr>
          <w:rFonts w:ascii="Times New Roman" w:eastAsia="Times New Roman" w:hAnsi="Times New Roman" w:cs="Times New Roman"/>
          <w:i/>
          <w:sz w:val="24"/>
        </w:rPr>
        <w:t xml:space="preserve">Lancet. </w:t>
      </w:r>
      <w:r w:rsidRPr="00D036C7">
        <w:rPr>
          <w:rFonts w:ascii="Times New Roman" w:eastAsia="Times New Roman" w:hAnsi="Times New Roman" w:cs="Times New Roman"/>
          <w:sz w:val="24"/>
        </w:rPr>
        <w:t>2004;363:157–163.</w:t>
      </w:r>
    </w:p>
    <w:p w14:paraId="7AB0A691" w14:textId="078E7739" w:rsidR="0016018B" w:rsidRPr="00D036C7" w:rsidRDefault="000D20FB" w:rsidP="004449D9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2. </w:t>
      </w:r>
      <w:r w:rsidRPr="00D036C7">
        <w:rPr>
          <w:rFonts w:ascii="Times New Roman" w:hAnsi="Times New Roman" w:cs="Times New Roman"/>
          <w:sz w:val="24"/>
          <w:szCs w:val="24"/>
        </w:rPr>
        <w:t xml:space="preserve">Hirano Y, Kaneko H, Konishi T, et al. Impact of body mass index on major complications, multiple complications, in-hospital mortality, and failure to rescue after esophagectomy for esophageal cancer: a nationwide inpatient database study in Japan. </w:t>
      </w:r>
      <w:r w:rsidRPr="00D036C7">
        <w:rPr>
          <w:rFonts w:ascii="Times New Roman" w:hAnsi="Times New Roman" w:cs="Times New Roman"/>
          <w:i/>
          <w:sz w:val="24"/>
          <w:szCs w:val="24"/>
        </w:rPr>
        <w:t>Ann Surg.</w:t>
      </w:r>
      <w:r w:rsidRPr="00D036C7">
        <w:rPr>
          <w:rFonts w:ascii="Times New Roman" w:hAnsi="Times New Roman" w:cs="Times New Roman"/>
          <w:sz w:val="24"/>
          <w:szCs w:val="24"/>
        </w:rPr>
        <w:t xml:space="preserve"> 2023;277:e785–e792.</w:t>
      </w:r>
    </w:p>
    <w:p w14:paraId="510D4261" w14:textId="282DA8C7" w:rsidR="004449D9" w:rsidRPr="00D036C7" w:rsidRDefault="000D20FB" w:rsidP="004449D9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3. Quan H, Sundararajan V, Halfon P, et al. Coding algorithms for defining comorbidities in ICD-9-CM and ICD-10 administrative data. </w:t>
      </w:r>
      <w:r w:rsidRPr="00D036C7">
        <w:rPr>
          <w:rFonts w:ascii="Times New Roman" w:eastAsia="Times New Roman" w:hAnsi="Times New Roman" w:cs="Times New Roman"/>
          <w:i/>
          <w:sz w:val="24"/>
        </w:rPr>
        <w:t xml:space="preserve">Med Care. </w:t>
      </w:r>
      <w:r w:rsidRPr="00D036C7">
        <w:rPr>
          <w:rFonts w:ascii="Times New Roman" w:eastAsia="Times New Roman" w:hAnsi="Times New Roman" w:cs="Times New Roman"/>
          <w:sz w:val="24"/>
        </w:rPr>
        <w:t>2005;43:1130–1139.</w:t>
      </w:r>
    </w:p>
    <w:p w14:paraId="59051432" w14:textId="20857DA1" w:rsidR="0016018B" w:rsidRPr="00D036C7" w:rsidRDefault="000D20FB" w:rsidP="0016018B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4. Quan H, Li B, Couris CM, et al. Updating and validating the Charlson comorbidity index and score for risk adjustment in hospital discharge abstracts using data from 6 countries. </w:t>
      </w:r>
      <w:r w:rsidRPr="00D036C7">
        <w:rPr>
          <w:rFonts w:ascii="Times New Roman" w:eastAsia="Times New Roman" w:hAnsi="Times New Roman" w:cs="Times New Roman"/>
          <w:i/>
          <w:sz w:val="24"/>
        </w:rPr>
        <w:t xml:space="preserve">Am J Epidemiol. </w:t>
      </w:r>
      <w:r w:rsidRPr="00D036C7">
        <w:rPr>
          <w:rFonts w:ascii="Times New Roman" w:eastAsia="Times New Roman" w:hAnsi="Times New Roman" w:cs="Times New Roman"/>
          <w:sz w:val="24"/>
        </w:rPr>
        <w:t>2011;173:676–682.</w:t>
      </w:r>
    </w:p>
    <w:p w14:paraId="32E496C2" w14:textId="0E12D1E7" w:rsidR="0016018B" w:rsidRPr="00D036C7" w:rsidRDefault="000D20FB" w:rsidP="0016018B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5. Bannay A, Chaignot C, Blotière PO, et al. The best use of the Charlson comorbidity index with electronic health care database to predict mortality. </w:t>
      </w:r>
      <w:r w:rsidRPr="00D036C7">
        <w:rPr>
          <w:rFonts w:ascii="Times New Roman" w:eastAsia="Times New Roman" w:hAnsi="Times New Roman" w:cs="Times New Roman"/>
          <w:i/>
          <w:sz w:val="24"/>
        </w:rPr>
        <w:t xml:space="preserve">Med Care. </w:t>
      </w:r>
      <w:r w:rsidRPr="00D036C7">
        <w:rPr>
          <w:rFonts w:ascii="Times New Roman" w:eastAsia="Times New Roman" w:hAnsi="Times New Roman" w:cs="Times New Roman"/>
          <w:sz w:val="24"/>
        </w:rPr>
        <w:t>2016;54:188–194.</w:t>
      </w:r>
    </w:p>
    <w:p w14:paraId="751C64F8" w14:textId="4D65A481" w:rsidR="00D036C7" w:rsidRPr="00D036C7" w:rsidRDefault="000D20FB" w:rsidP="00D036C7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6. </w:t>
      </w:r>
      <w:r w:rsidRPr="00D036C7">
        <w:rPr>
          <w:rFonts w:ascii="Times New Roman" w:hAnsi="Times New Roman" w:cs="Times New Roman"/>
          <w:sz w:val="24"/>
          <w:szCs w:val="24"/>
        </w:rPr>
        <w:t xml:space="preserve">Hirano Y, Konishi T, Kaneko H, et al. Impact of prophylactic corticosteroid use on in-hospital mortality and respiratory failure after esophagectomy for esophageal cancer: nationwide inpatient data study in Japan. </w:t>
      </w:r>
      <w:r w:rsidRPr="00D036C7">
        <w:rPr>
          <w:rFonts w:ascii="Times New Roman" w:hAnsi="Times New Roman" w:cs="Times New Roman"/>
          <w:i/>
          <w:sz w:val="24"/>
          <w:szCs w:val="24"/>
        </w:rPr>
        <w:t>Ann Surg.</w:t>
      </w:r>
      <w:r w:rsidRPr="00D036C7">
        <w:rPr>
          <w:rFonts w:ascii="Times New Roman" w:hAnsi="Times New Roman" w:cs="Times New Roman"/>
          <w:sz w:val="24"/>
          <w:szCs w:val="24"/>
        </w:rPr>
        <w:t xml:space="preserve"> 2023;277:e1247–e1253.</w:t>
      </w:r>
    </w:p>
    <w:p w14:paraId="56C33AAB" w14:textId="69BBEBF9" w:rsidR="00D036C7" w:rsidRPr="00D036C7" w:rsidRDefault="000D20FB" w:rsidP="00D036C7">
      <w:pPr>
        <w:pStyle w:val="EndNoteBibliography"/>
        <w:spacing w:line="480" w:lineRule="exact"/>
        <w:ind w:left="284" w:hanging="284"/>
        <w:rPr>
          <w:rFonts w:ascii="Times New Roman" w:eastAsia="Times New Roman" w:hAnsi="Times New Roman" w:cs="Times New Roman"/>
          <w:sz w:val="24"/>
        </w:rPr>
      </w:pPr>
      <w:r w:rsidRPr="00D036C7">
        <w:rPr>
          <w:rFonts w:ascii="Times New Roman" w:eastAsia="Times New Roman" w:hAnsi="Times New Roman" w:cs="Times New Roman"/>
          <w:sz w:val="24"/>
        </w:rPr>
        <w:t xml:space="preserve">7. Shinozaki H, Matsuoka T, Ozawa S. Pharmacological treatment to reduce pulmonary morbidity after esophagectomy. </w:t>
      </w:r>
      <w:r w:rsidRPr="00D036C7">
        <w:rPr>
          <w:rFonts w:ascii="Times New Roman" w:eastAsia="Times New Roman" w:hAnsi="Times New Roman" w:cs="Times New Roman"/>
          <w:i/>
          <w:sz w:val="24"/>
        </w:rPr>
        <w:t xml:space="preserve">Ann Gastroenterol Surg. </w:t>
      </w:r>
      <w:r w:rsidRPr="00D036C7">
        <w:rPr>
          <w:rFonts w:ascii="Times New Roman" w:eastAsia="Times New Roman" w:hAnsi="Times New Roman" w:cs="Times New Roman"/>
          <w:sz w:val="24"/>
        </w:rPr>
        <w:t>2021;5:614–622.</w:t>
      </w:r>
    </w:p>
    <w:p w14:paraId="0397215B" w14:textId="74105EBD" w:rsidR="004449D9" w:rsidRPr="00E8223F" w:rsidRDefault="000D20FB" w:rsidP="00D036C7">
      <w:pPr>
        <w:pStyle w:val="EndNoteBibliography"/>
        <w:spacing w:line="480" w:lineRule="exact"/>
        <w:ind w:left="284" w:hanging="284"/>
        <w:rPr>
          <w:rFonts w:ascii="Times New Roman" w:hAnsi="Times New Roman"/>
          <w:sz w:val="24"/>
          <w:szCs w:val="24"/>
        </w:rPr>
      </w:pPr>
      <w:r w:rsidRPr="00D036C7">
        <w:rPr>
          <w:rFonts w:ascii="Times New Roman" w:eastAsia="Times New Roman" w:hAnsi="Times New Roman" w:cs="Times New Roman"/>
          <w:sz w:val="24"/>
        </w:rPr>
        <w:lastRenderedPageBreak/>
        <w:t xml:space="preserve">8. </w:t>
      </w:r>
      <w:r w:rsidRPr="00D036C7">
        <w:rPr>
          <w:rFonts w:ascii="Times New Roman" w:hAnsi="Times New Roman" w:cs="Times New Roman"/>
          <w:sz w:val="24"/>
          <w:szCs w:val="24"/>
        </w:rPr>
        <w:t xml:space="preserve">Hirano Y, Konishi T, Kaneko H, et al. Proportion of early extubation and short-term outcomes after esophagectomy: a retrospective cohort study. </w:t>
      </w:r>
      <w:r w:rsidRPr="00D036C7">
        <w:rPr>
          <w:rFonts w:ascii="Times New Roman" w:hAnsi="Times New Roman" w:cs="Times New Roman"/>
          <w:i/>
          <w:sz w:val="24"/>
          <w:szCs w:val="24"/>
        </w:rPr>
        <w:t>Int J Surg.</w:t>
      </w:r>
      <w:r w:rsidRPr="00D036C7">
        <w:rPr>
          <w:rFonts w:ascii="Times New Roman" w:hAnsi="Times New Roman" w:cs="Times New Roman"/>
          <w:sz w:val="24"/>
          <w:szCs w:val="24"/>
        </w:rPr>
        <w:t xml:space="preserve"> </w:t>
      </w:r>
      <w:r w:rsidRPr="00D036C7">
        <w:rPr>
          <w:rFonts w:ascii="Times New Roman" w:eastAsia="Times New Roman" w:hAnsi="Times New Roman" w:cs="Times New Roman"/>
          <w:sz w:val="24"/>
        </w:rPr>
        <w:t>2023 June 22; [Epub ahead of print]. Available at: https://doi.org/10.1097/JS9.0000000000000568. Accessed September 26, 2023.</w:t>
      </w:r>
    </w:p>
    <w:bookmarkEnd w:id="1"/>
    <w:p w14:paraId="535E4C7C" w14:textId="6F00E645" w:rsidR="00656A7A" w:rsidRPr="00E8223F" w:rsidRDefault="000D20FB">
      <w:pPr>
        <w:widowControl/>
        <w:jc w:val="left"/>
        <w:rPr>
          <w:rFonts w:ascii="Times New Roman" w:hAnsi="Times New Roman" w:cs="Times New Roman"/>
          <w:b/>
          <w:bCs/>
          <w:sz w:val="22"/>
        </w:rPr>
      </w:pPr>
      <w:r w:rsidRPr="00E8223F">
        <w:rPr>
          <w:rFonts w:ascii="Times New Roman" w:hAnsi="Times New Roman" w:cs="Times New Roman"/>
          <w:b/>
          <w:bCs/>
          <w:sz w:val="22"/>
        </w:rPr>
        <w:br w:type="page"/>
      </w:r>
    </w:p>
    <w:p w14:paraId="521910A4" w14:textId="77777777" w:rsidR="00304EDA" w:rsidRDefault="00304EDA" w:rsidP="006F5620">
      <w:pPr>
        <w:rPr>
          <w:rFonts w:ascii="Arial" w:hAnsi="Arial" w:cs="Arial"/>
          <w:b/>
          <w:sz w:val="24"/>
          <w:szCs w:val="24"/>
        </w:rPr>
        <w:sectPr w:rsidR="00304EDA" w:rsidSect="00554E9D">
          <w:headerReference w:type="default" r:id="rId8"/>
          <w:pgSz w:w="12240" w:h="15840" w:code="1"/>
          <w:pgMar w:top="720" w:right="720" w:bottom="720" w:left="720" w:header="340" w:footer="340" w:gutter="0"/>
          <w:cols w:space="425"/>
          <w:docGrid w:type="linesAndChars" w:linePitch="360"/>
        </w:sectPr>
      </w:pPr>
    </w:p>
    <w:p w14:paraId="2FF5969C" w14:textId="60B86746" w:rsidR="006F5620" w:rsidRPr="00602317" w:rsidRDefault="000D20FB" w:rsidP="006F5620">
      <w:pPr>
        <w:rPr>
          <w:rFonts w:ascii="Arial" w:hAnsi="Arial" w:cs="Arial"/>
          <w:b/>
          <w:sz w:val="22"/>
          <w:szCs w:val="22"/>
        </w:rPr>
      </w:pPr>
      <w:r w:rsidRPr="00602317">
        <w:rPr>
          <w:rFonts w:ascii="Arial" w:hAnsi="Arial" w:cs="Arial"/>
          <w:b/>
          <w:sz w:val="22"/>
          <w:szCs w:val="22"/>
        </w:rPr>
        <w:lastRenderedPageBreak/>
        <w:t>Supplemental Table 1. ICD-10 codes and procedur</w:t>
      </w:r>
      <w:r w:rsidR="00276551">
        <w:rPr>
          <w:rFonts w:ascii="Arial" w:hAnsi="Arial" w:cs="Arial"/>
          <w:b/>
          <w:sz w:val="22"/>
          <w:szCs w:val="22"/>
        </w:rPr>
        <w:t>es used</w:t>
      </w:r>
      <w:r w:rsidRPr="00602317">
        <w:rPr>
          <w:rFonts w:ascii="Arial" w:hAnsi="Arial" w:cs="Arial"/>
          <w:b/>
          <w:sz w:val="22"/>
          <w:szCs w:val="22"/>
        </w:rPr>
        <w:t xml:space="preserve"> to define each postoperative complication</w:t>
      </w:r>
    </w:p>
    <w:tbl>
      <w:tblPr>
        <w:tblStyle w:val="a3"/>
        <w:tblW w:w="144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31"/>
        <w:gridCol w:w="4395"/>
        <w:gridCol w:w="6216"/>
      </w:tblGrid>
      <w:tr w:rsidR="009A69DB" w14:paraId="4164B744" w14:textId="77777777" w:rsidTr="000C723C">
        <w:tc>
          <w:tcPr>
            <w:tcW w:w="3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9F9E5C" w14:textId="77777777" w:rsidR="006F5620" w:rsidRPr="007C6163" w:rsidRDefault="006F5620" w:rsidP="000C723C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8B1866" w14:textId="77777777" w:rsidR="006F5620" w:rsidRPr="007C6163" w:rsidRDefault="000D20FB" w:rsidP="000C72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C6163">
              <w:rPr>
                <w:rFonts w:ascii="Arial" w:hAnsi="Arial" w:cs="Arial"/>
                <w:b/>
                <w:sz w:val="20"/>
                <w:szCs w:val="20"/>
              </w:rPr>
              <w:t>ICD-10 codes</w:t>
            </w:r>
          </w:p>
        </w:tc>
        <w:tc>
          <w:tcPr>
            <w:tcW w:w="62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33C6F7" w14:textId="4B07211D" w:rsidR="006F5620" w:rsidRPr="007C6163" w:rsidRDefault="000D20FB" w:rsidP="000C72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C6163">
              <w:rPr>
                <w:rFonts w:ascii="Arial" w:hAnsi="Arial" w:cs="Arial"/>
                <w:b/>
                <w:sz w:val="20"/>
                <w:szCs w:val="20"/>
              </w:rPr>
              <w:t>Procedures (searched in</w:t>
            </w:r>
            <w:r w:rsidR="00276551">
              <w:rPr>
                <w:rFonts w:ascii="Arial" w:hAnsi="Arial" w:cs="Arial"/>
                <w:b/>
                <w:sz w:val="20"/>
                <w:szCs w:val="20"/>
              </w:rPr>
              <w:t xml:space="preserve"> the</w:t>
            </w:r>
            <w:r w:rsidRPr="007C6163">
              <w:rPr>
                <w:rFonts w:ascii="Arial" w:hAnsi="Arial" w:cs="Arial"/>
                <w:b/>
                <w:sz w:val="20"/>
                <w:szCs w:val="20"/>
              </w:rPr>
              <w:t xml:space="preserve"> original Japanese codes)</w:t>
            </w:r>
          </w:p>
        </w:tc>
      </w:tr>
      <w:tr w:rsidR="009A69DB" w14:paraId="788241E4" w14:textId="77777777" w:rsidTr="000C723C">
        <w:tc>
          <w:tcPr>
            <w:tcW w:w="3831" w:type="dxa"/>
            <w:vAlign w:val="center"/>
          </w:tcPr>
          <w:p w14:paraId="4FD774C2" w14:textId="79F35150" w:rsidR="006F5620" w:rsidRPr="007C6163" w:rsidRDefault="00DA6AD2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y r</w:t>
            </w:r>
            <w:r w:rsidR="000D20FB" w:rsidRPr="007C6163">
              <w:rPr>
                <w:rFonts w:ascii="Arial" w:hAnsi="Arial" w:cs="Arial"/>
                <w:sz w:val="20"/>
                <w:szCs w:val="20"/>
              </w:rPr>
              <w:t>espiratory complications</w:t>
            </w:r>
          </w:p>
        </w:tc>
        <w:tc>
          <w:tcPr>
            <w:tcW w:w="4395" w:type="dxa"/>
            <w:vAlign w:val="center"/>
          </w:tcPr>
          <w:p w14:paraId="17A71424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J12–18, J80, J96, J690, J691, J958, J959</w:t>
            </w:r>
          </w:p>
        </w:tc>
        <w:tc>
          <w:tcPr>
            <w:tcW w:w="6216" w:type="dxa"/>
            <w:vAlign w:val="center"/>
          </w:tcPr>
          <w:p w14:paraId="7FBC5E80" w14:textId="6F13FBAC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</w:t>
            </w:r>
            <w:r w:rsidRPr="00304EDA">
              <w:rPr>
                <w:rFonts w:ascii="Arial" w:hAnsi="Arial" w:cs="Arial"/>
                <w:sz w:val="20"/>
                <w:szCs w:val="20"/>
              </w:rPr>
              <w:t xml:space="preserve">echanical ventilation </w:t>
            </w:r>
            <w:proofErr w:type="gramStart"/>
            <w:r w:rsidRPr="00304EDA">
              <w:rPr>
                <w:rFonts w:ascii="Arial" w:hAnsi="Arial" w:cs="Arial"/>
                <w:sz w:val="20"/>
                <w:szCs w:val="20"/>
              </w:rPr>
              <w:t>use</w:t>
            </w:r>
            <w:proofErr w:type="gramEnd"/>
            <w:r w:rsidRPr="00304EDA">
              <w:rPr>
                <w:rFonts w:ascii="Arial" w:hAnsi="Arial" w:cs="Arial"/>
                <w:sz w:val="20"/>
                <w:szCs w:val="20"/>
              </w:rPr>
              <w:t xml:space="preserve"> lasting &gt;2 days following surgery</w:t>
            </w:r>
          </w:p>
        </w:tc>
      </w:tr>
      <w:tr w:rsidR="009A69DB" w14:paraId="31E321ED" w14:textId="77777777" w:rsidTr="000C723C">
        <w:tc>
          <w:tcPr>
            <w:tcW w:w="3831" w:type="dxa"/>
            <w:vAlign w:val="center"/>
          </w:tcPr>
          <w:p w14:paraId="3826CF86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Anastomotic leakage</w:t>
            </w:r>
          </w:p>
        </w:tc>
        <w:tc>
          <w:tcPr>
            <w:tcW w:w="4395" w:type="dxa"/>
            <w:vAlign w:val="center"/>
          </w:tcPr>
          <w:p w14:paraId="43F41FB8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T813</w:t>
            </w:r>
          </w:p>
        </w:tc>
        <w:tc>
          <w:tcPr>
            <w:tcW w:w="6216" w:type="dxa"/>
            <w:vAlign w:val="center"/>
          </w:tcPr>
          <w:p w14:paraId="0771C019" w14:textId="1D5ED42E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Long</w:t>
            </w:r>
            <w:r w:rsidR="00304EDA">
              <w:rPr>
                <w:rFonts w:ascii="Arial" w:hAnsi="Arial" w:cs="Arial"/>
                <w:sz w:val="20"/>
                <w:szCs w:val="20"/>
              </w:rPr>
              <w:t>-term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drainage tube placement (defined as </w:t>
            </w:r>
            <w:r w:rsidR="00FC6CD7">
              <w:rPr>
                <w:rFonts w:ascii="Arial" w:hAnsi="Arial" w:cs="Arial"/>
                <w:sz w:val="20"/>
                <w:szCs w:val="20"/>
              </w:rPr>
              <w:t xml:space="preserve">insertion 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of a drainage tube for ≥3 weeks after surgery) </w:t>
            </w:r>
            <w:r w:rsidR="00304EDA">
              <w:rPr>
                <w:rFonts w:ascii="Arial" w:hAnsi="Arial" w:cs="Arial"/>
                <w:sz w:val="20"/>
                <w:szCs w:val="20"/>
              </w:rPr>
              <w:t>or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procedures for</w:t>
            </w:r>
            <w:r w:rsidR="008F77C1">
              <w:rPr>
                <w:rFonts w:ascii="Arial" w:hAnsi="Arial" w:cs="Arial"/>
                <w:sz w:val="20"/>
                <w:szCs w:val="20"/>
              </w:rPr>
              <w:t xml:space="preserve"> the management of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anastomotic leakage</w:t>
            </w:r>
          </w:p>
        </w:tc>
      </w:tr>
      <w:tr w:rsidR="009A69DB" w14:paraId="37821D14" w14:textId="77777777" w:rsidTr="000C723C">
        <w:tc>
          <w:tcPr>
            <w:tcW w:w="3831" w:type="dxa"/>
            <w:vAlign w:val="center"/>
          </w:tcPr>
          <w:p w14:paraId="4877ECBB" w14:textId="4EFC3BE8" w:rsidR="006F5620" w:rsidRPr="007C6163" w:rsidRDefault="000D20FB" w:rsidP="006F5620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S</w:t>
            </w:r>
            <w:r>
              <w:rPr>
                <w:rFonts w:ascii="Arial" w:hAnsi="Arial" w:cs="Arial"/>
                <w:sz w:val="20"/>
                <w:szCs w:val="20"/>
              </w:rPr>
              <w:t>urgical site infection</w:t>
            </w:r>
          </w:p>
        </w:tc>
        <w:tc>
          <w:tcPr>
            <w:tcW w:w="4395" w:type="dxa"/>
            <w:vAlign w:val="center"/>
          </w:tcPr>
          <w:p w14:paraId="3BC1A849" w14:textId="65E631F4" w:rsidR="006F5620" w:rsidRPr="007C6163" w:rsidRDefault="000D20FB" w:rsidP="006F5620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853, J860, J869, K65</w:t>
            </w:r>
            <w:r w:rsidR="00304EDA">
              <w:rPr>
                <w:rFonts w:ascii="Arial" w:hAnsi="Arial" w:cs="Arial"/>
                <w:sz w:val="20"/>
                <w:szCs w:val="20"/>
              </w:rPr>
              <w:t xml:space="preserve">, L021, </w:t>
            </w:r>
            <w:r w:rsidR="00304EDA" w:rsidRPr="007C6163">
              <w:rPr>
                <w:rFonts w:ascii="Arial" w:hAnsi="Arial" w:cs="Arial"/>
                <w:sz w:val="20"/>
                <w:szCs w:val="20"/>
              </w:rPr>
              <w:t>T813</w:t>
            </w:r>
            <w:r w:rsidR="00304EDA">
              <w:rPr>
                <w:rFonts w:ascii="Arial" w:hAnsi="Arial" w:cs="Arial"/>
                <w:sz w:val="20"/>
                <w:szCs w:val="20"/>
              </w:rPr>
              <w:t xml:space="preserve">, T814 </w:t>
            </w:r>
          </w:p>
        </w:tc>
        <w:tc>
          <w:tcPr>
            <w:tcW w:w="6216" w:type="dxa"/>
            <w:vAlign w:val="center"/>
          </w:tcPr>
          <w:p w14:paraId="0F61D702" w14:textId="59FEA3D4" w:rsidR="006F5620" w:rsidRPr="007C6163" w:rsidRDefault="000D20FB" w:rsidP="006F5620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Long</w:t>
            </w:r>
            <w:r w:rsidR="001F165C">
              <w:rPr>
                <w:rFonts w:ascii="Arial" w:hAnsi="Arial" w:cs="Arial"/>
                <w:sz w:val="20"/>
                <w:szCs w:val="20"/>
              </w:rPr>
              <w:t>-term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drainage tube placement (defined as </w:t>
            </w:r>
            <w:r w:rsidR="00FC6CD7">
              <w:rPr>
                <w:rFonts w:ascii="Arial" w:hAnsi="Arial" w:cs="Arial"/>
                <w:sz w:val="20"/>
                <w:szCs w:val="20"/>
              </w:rPr>
              <w:t xml:space="preserve">insertion 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of a drainage tube for ≥3 weeks after surgery) </w:t>
            </w:r>
            <w:r w:rsidR="00304EDA">
              <w:rPr>
                <w:rFonts w:ascii="Arial" w:hAnsi="Arial" w:cs="Arial"/>
                <w:sz w:val="20"/>
                <w:szCs w:val="20"/>
              </w:rPr>
              <w:t>or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procedures for </w:t>
            </w:r>
            <w:r w:rsidR="008F77C1">
              <w:rPr>
                <w:rFonts w:ascii="Arial" w:hAnsi="Arial" w:cs="Arial"/>
                <w:sz w:val="20"/>
                <w:szCs w:val="20"/>
              </w:rPr>
              <w:t xml:space="preserve">the management of </w:t>
            </w:r>
            <w:r w:rsidRPr="007C6163">
              <w:rPr>
                <w:rFonts w:ascii="Arial" w:hAnsi="Arial" w:cs="Arial"/>
                <w:sz w:val="20"/>
                <w:szCs w:val="20"/>
              </w:rPr>
              <w:t>anastomotic leakage</w:t>
            </w:r>
            <w:r>
              <w:rPr>
                <w:rFonts w:ascii="Arial" w:hAnsi="Arial" w:cs="Arial"/>
                <w:sz w:val="20"/>
                <w:szCs w:val="20"/>
              </w:rPr>
              <w:t>, empyema</w:t>
            </w:r>
            <w:r w:rsidR="00304EDA">
              <w:rPr>
                <w:rFonts w:ascii="Arial" w:hAnsi="Arial" w:cs="Arial"/>
                <w:sz w:val="20"/>
                <w:szCs w:val="20"/>
              </w:rPr>
              <w:t>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04EDA">
              <w:rPr>
                <w:rFonts w:ascii="Arial" w:hAnsi="Arial" w:cs="Arial"/>
                <w:sz w:val="20"/>
                <w:szCs w:val="20"/>
              </w:rPr>
              <w:t>or</w:t>
            </w:r>
            <w:r>
              <w:rPr>
                <w:rFonts w:ascii="Arial" w:hAnsi="Arial" w:cs="Arial"/>
                <w:sz w:val="20"/>
                <w:szCs w:val="20"/>
              </w:rPr>
              <w:t xml:space="preserve"> peritonitis</w:t>
            </w:r>
          </w:p>
        </w:tc>
      </w:tr>
      <w:tr w:rsidR="009A69DB" w14:paraId="4C7C1054" w14:textId="77777777" w:rsidTr="000C723C">
        <w:tc>
          <w:tcPr>
            <w:tcW w:w="3831" w:type="dxa"/>
            <w:vAlign w:val="center"/>
          </w:tcPr>
          <w:p w14:paraId="626F66F4" w14:textId="1590A9F1" w:rsidR="00316B81" w:rsidRDefault="000D20FB" w:rsidP="006F5620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316B81">
              <w:rPr>
                <w:rFonts w:ascii="Arial" w:hAnsi="Arial" w:cs="Arial"/>
                <w:i/>
                <w:sz w:val="20"/>
                <w:szCs w:val="20"/>
              </w:rPr>
              <w:t>Clostridioides difficile</w:t>
            </w:r>
            <w:r w:rsidRPr="00316B81">
              <w:rPr>
                <w:rFonts w:ascii="Arial" w:hAnsi="Arial" w:cs="Arial"/>
                <w:sz w:val="20"/>
                <w:szCs w:val="20"/>
              </w:rPr>
              <w:t xml:space="preserve"> colitis</w:t>
            </w:r>
          </w:p>
        </w:tc>
        <w:tc>
          <w:tcPr>
            <w:tcW w:w="4395" w:type="dxa"/>
            <w:vAlign w:val="center"/>
          </w:tcPr>
          <w:p w14:paraId="66CD8644" w14:textId="5E54EE53" w:rsidR="00316B81" w:rsidRDefault="000D20FB" w:rsidP="006F5620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A</w:t>
            </w:r>
            <w:r>
              <w:rPr>
                <w:rFonts w:ascii="Arial" w:hAnsi="Arial" w:cs="Arial"/>
                <w:sz w:val="20"/>
                <w:szCs w:val="20"/>
              </w:rPr>
              <w:t>047</w:t>
            </w:r>
          </w:p>
        </w:tc>
        <w:tc>
          <w:tcPr>
            <w:tcW w:w="6216" w:type="dxa"/>
            <w:vAlign w:val="center"/>
          </w:tcPr>
          <w:p w14:paraId="75A4C08E" w14:textId="77777777" w:rsidR="00316B81" w:rsidRPr="007C6163" w:rsidRDefault="00316B81" w:rsidP="006F5620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9A69DB" w14:paraId="17F0C229" w14:textId="77777777" w:rsidTr="000C723C">
        <w:tc>
          <w:tcPr>
            <w:tcW w:w="3831" w:type="dxa"/>
            <w:vAlign w:val="center"/>
          </w:tcPr>
          <w:p w14:paraId="04B9CD69" w14:textId="04DC369F" w:rsidR="00316B81" w:rsidRPr="00316B81" w:rsidRDefault="000D20FB" w:rsidP="000C723C">
            <w:pPr>
              <w:jc w:val="left"/>
              <w:rPr>
                <w:rFonts w:ascii="Arial" w:hAnsi="Arial" w:cs="Arial"/>
                <w:i/>
                <w:sz w:val="20"/>
                <w:szCs w:val="20"/>
              </w:rPr>
            </w:pPr>
            <w:r w:rsidRPr="00316B81">
              <w:rPr>
                <w:rFonts w:ascii="Arial" w:hAnsi="Arial" w:cs="Arial" w:hint="eastAsia"/>
                <w:i/>
                <w:sz w:val="20"/>
                <w:szCs w:val="20"/>
              </w:rPr>
              <w:t>N</w:t>
            </w:r>
            <w:r w:rsidRPr="00316B81">
              <w:rPr>
                <w:rFonts w:ascii="Arial" w:hAnsi="Arial" w:cs="Arial"/>
                <w:i/>
                <w:sz w:val="20"/>
                <w:szCs w:val="20"/>
              </w:rPr>
              <w:t>oninfectious complications</w:t>
            </w:r>
          </w:p>
        </w:tc>
        <w:tc>
          <w:tcPr>
            <w:tcW w:w="4395" w:type="dxa"/>
            <w:vAlign w:val="center"/>
          </w:tcPr>
          <w:p w14:paraId="6709D5D0" w14:textId="77777777" w:rsidR="00316B81" w:rsidRPr="007C6163" w:rsidRDefault="00316B81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216" w:type="dxa"/>
            <w:vAlign w:val="center"/>
          </w:tcPr>
          <w:p w14:paraId="7F5C6DE4" w14:textId="77777777" w:rsidR="00316B81" w:rsidRPr="007C6163" w:rsidRDefault="00316B81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9A69DB" w14:paraId="06103A67" w14:textId="77777777" w:rsidTr="000C723C">
        <w:tc>
          <w:tcPr>
            <w:tcW w:w="3831" w:type="dxa"/>
            <w:vAlign w:val="center"/>
          </w:tcPr>
          <w:p w14:paraId="71994654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Pneumothorax</w:t>
            </w:r>
          </w:p>
        </w:tc>
        <w:tc>
          <w:tcPr>
            <w:tcW w:w="4395" w:type="dxa"/>
            <w:vAlign w:val="center"/>
          </w:tcPr>
          <w:p w14:paraId="202BFE6D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J93</w:t>
            </w:r>
          </w:p>
        </w:tc>
        <w:tc>
          <w:tcPr>
            <w:tcW w:w="6216" w:type="dxa"/>
            <w:vAlign w:val="center"/>
          </w:tcPr>
          <w:p w14:paraId="52CC6374" w14:textId="3E46CC4A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Procedures for</w:t>
            </w:r>
            <w:r w:rsidR="008A5190">
              <w:t xml:space="preserve"> </w:t>
            </w:r>
            <w:r w:rsidR="008A5190" w:rsidRPr="008A5190">
              <w:rPr>
                <w:rFonts w:ascii="Arial" w:hAnsi="Arial" w:cs="Arial"/>
                <w:sz w:val="20"/>
                <w:szCs w:val="20"/>
              </w:rPr>
              <w:t>the management of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pneumothorax</w:t>
            </w:r>
          </w:p>
        </w:tc>
      </w:tr>
      <w:tr w:rsidR="009A69DB" w14:paraId="0D243426" w14:textId="77777777" w:rsidTr="000C723C">
        <w:tc>
          <w:tcPr>
            <w:tcW w:w="3831" w:type="dxa"/>
            <w:vAlign w:val="center"/>
          </w:tcPr>
          <w:p w14:paraId="379D2C0E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Chylothorax</w:t>
            </w:r>
          </w:p>
        </w:tc>
        <w:tc>
          <w:tcPr>
            <w:tcW w:w="4395" w:type="dxa"/>
            <w:vAlign w:val="center"/>
          </w:tcPr>
          <w:p w14:paraId="23AFD620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I898, S278, T812</w:t>
            </w:r>
          </w:p>
        </w:tc>
        <w:tc>
          <w:tcPr>
            <w:tcW w:w="6216" w:type="dxa"/>
            <w:vAlign w:val="center"/>
          </w:tcPr>
          <w:p w14:paraId="2BB65694" w14:textId="7738C52E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Procedures for</w:t>
            </w:r>
            <w:r w:rsidR="008A5190">
              <w:t xml:space="preserve"> </w:t>
            </w:r>
            <w:r w:rsidR="008A5190" w:rsidRPr="008A5190">
              <w:rPr>
                <w:rFonts w:ascii="Arial" w:hAnsi="Arial" w:cs="Arial"/>
                <w:sz w:val="20"/>
                <w:szCs w:val="20"/>
              </w:rPr>
              <w:t>the management of</w:t>
            </w:r>
            <w:r w:rsidRPr="007C6163">
              <w:rPr>
                <w:rFonts w:ascii="Arial" w:hAnsi="Arial" w:cs="Arial"/>
                <w:sz w:val="20"/>
                <w:szCs w:val="20"/>
              </w:rPr>
              <w:t xml:space="preserve"> chylothorax</w:t>
            </w:r>
          </w:p>
        </w:tc>
      </w:tr>
      <w:tr w:rsidR="009A69DB" w14:paraId="73BE5F53" w14:textId="77777777" w:rsidTr="000C723C">
        <w:tc>
          <w:tcPr>
            <w:tcW w:w="3831" w:type="dxa"/>
            <w:vAlign w:val="center"/>
          </w:tcPr>
          <w:p w14:paraId="2596F8AF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Ileus/bowel obstruction/symptomatic hernia (hiatal or diaphragmatic)</w:t>
            </w:r>
          </w:p>
        </w:tc>
        <w:tc>
          <w:tcPr>
            <w:tcW w:w="4395" w:type="dxa"/>
            <w:vAlign w:val="center"/>
          </w:tcPr>
          <w:p w14:paraId="2BCF1D8E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K560, K562, K565–567, K913, K440, K441, K449</w:t>
            </w:r>
          </w:p>
        </w:tc>
        <w:tc>
          <w:tcPr>
            <w:tcW w:w="6216" w:type="dxa"/>
            <w:vAlign w:val="center"/>
          </w:tcPr>
          <w:p w14:paraId="43AD8B1B" w14:textId="1327DA31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 xml:space="preserve">Procedures for </w:t>
            </w:r>
            <w:r w:rsidR="008A5190">
              <w:rPr>
                <w:rFonts w:ascii="Arial" w:hAnsi="Arial" w:cs="Arial"/>
                <w:sz w:val="20"/>
                <w:szCs w:val="20"/>
              </w:rPr>
              <w:t xml:space="preserve">the management of </w:t>
            </w:r>
            <w:r w:rsidRPr="007C6163">
              <w:rPr>
                <w:rFonts w:ascii="Arial" w:hAnsi="Arial" w:cs="Arial"/>
                <w:sz w:val="20"/>
                <w:szCs w:val="20"/>
              </w:rPr>
              <w:t>ileus/bowel obstruction or hiatal/diaphragmatic hernia</w:t>
            </w:r>
          </w:p>
        </w:tc>
      </w:tr>
      <w:tr w:rsidR="009A69DB" w14:paraId="48ADF2EA" w14:textId="77777777" w:rsidTr="000C723C">
        <w:tc>
          <w:tcPr>
            <w:tcW w:w="3831" w:type="dxa"/>
            <w:vAlign w:val="center"/>
          </w:tcPr>
          <w:p w14:paraId="695BEF28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Pulmonary embolism</w:t>
            </w:r>
          </w:p>
        </w:tc>
        <w:tc>
          <w:tcPr>
            <w:tcW w:w="4395" w:type="dxa"/>
            <w:vAlign w:val="center"/>
          </w:tcPr>
          <w:p w14:paraId="06F2C30D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I26</w:t>
            </w:r>
          </w:p>
        </w:tc>
        <w:tc>
          <w:tcPr>
            <w:tcW w:w="6216" w:type="dxa"/>
            <w:vAlign w:val="center"/>
          </w:tcPr>
          <w:p w14:paraId="2A318451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</w:tr>
      <w:tr w:rsidR="009A69DB" w14:paraId="2EBB2555" w14:textId="77777777" w:rsidTr="000C723C">
        <w:tc>
          <w:tcPr>
            <w:tcW w:w="3831" w:type="dxa"/>
            <w:vAlign w:val="center"/>
          </w:tcPr>
          <w:p w14:paraId="544CCC87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Acute coronary syndrome</w:t>
            </w:r>
          </w:p>
        </w:tc>
        <w:tc>
          <w:tcPr>
            <w:tcW w:w="4395" w:type="dxa"/>
            <w:vAlign w:val="center"/>
          </w:tcPr>
          <w:p w14:paraId="214F48DC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I21–25</w:t>
            </w:r>
          </w:p>
        </w:tc>
        <w:tc>
          <w:tcPr>
            <w:tcW w:w="6216" w:type="dxa"/>
            <w:vAlign w:val="center"/>
          </w:tcPr>
          <w:p w14:paraId="79AAF663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</w:tr>
      <w:tr w:rsidR="009A69DB" w14:paraId="1EECEFF2" w14:textId="77777777" w:rsidTr="000C723C">
        <w:tc>
          <w:tcPr>
            <w:tcW w:w="3831" w:type="dxa"/>
            <w:vAlign w:val="center"/>
          </w:tcPr>
          <w:p w14:paraId="5C9400F9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Heart failure</w:t>
            </w:r>
          </w:p>
        </w:tc>
        <w:tc>
          <w:tcPr>
            <w:tcW w:w="4395" w:type="dxa"/>
            <w:vAlign w:val="center"/>
          </w:tcPr>
          <w:p w14:paraId="34F63B28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I50</w:t>
            </w:r>
          </w:p>
        </w:tc>
        <w:tc>
          <w:tcPr>
            <w:tcW w:w="6216" w:type="dxa"/>
            <w:vAlign w:val="center"/>
          </w:tcPr>
          <w:p w14:paraId="65483A2E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</w:tr>
      <w:tr w:rsidR="009A69DB" w14:paraId="10F3E36D" w14:textId="77777777" w:rsidTr="006F5620">
        <w:tc>
          <w:tcPr>
            <w:tcW w:w="3831" w:type="dxa"/>
            <w:vAlign w:val="center"/>
          </w:tcPr>
          <w:p w14:paraId="02BDECB6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Stroke</w:t>
            </w:r>
          </w:p>
        </w:tc>
        <w:tc>
          <w:tcPr>
            <w:tcW w:w="4395" w:type="dxa"/>
            <w:vAlign w:val="center"/>
          </w:tcPr>
          <w:p w14:paraId="4B2EB4C5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I60–66</w:t>
            </w:r>
          </w:p>
        </w:tc>
        <w:tc>
          <w:tcPr>
            <w:tcW w:w="6216" w:type="dxa"/>
            <w:vAlign w:val="center"/>
          </w:tcPr>
          <w:p w14:paraId="59D9BB50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</w:tr>
      <w:tr w:rsidR="009A69DB" w14:paraId="17E7288C" w14:textId="77777777" w:rsidTr="006F5620">
        <w:tc>
          <w:tcPr>
            <w:tcW w:w="3831" w:type="dxa"/>
            <w:tcBorders>
              <w:bottom w:val="single" w:sz="4" w:space="0" w:color="auto"/>
            </w:tcBorders>
            <w:vAlign w:val="center"/>
          </w:tcPr>
          <w:p w14:paraId="77688DA2" w14:textId="77777777" w:rsidR="006F5620" w:rsidRPr="007C6163" w:rsidRDefault="000D20FB" w:rsidP="00316B81">
            <w:pPr>
              <w:ind w:firstLineChars="100" w:firstLine="200"/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Acute kidney injury</w:t>
            </w:r>
          </w:p>
        </w:tc>
        <w:tc>
          <w:tcPr>
            <w:tcW w:w="4395" w:type="dxa"/>
            <w:tcBorders>
              <w:bottom w:val="single" w:sz="4" w:space="0" w:color="auto"/>
            </w:tcBorders>
            <w:vAlign w:val="center"/>
          </w:tcPr>
          <w:p w14:paraId="010E732C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N17</w:t>
            </w:r>
          </w:p>
        </w:tc>
        <w:tc>
          <w:tcPr>
            <w:tcW w:w="6216" w:type="dxa"/>
            <w:tcBorders>
              <w:bottom w:val="single" w:sz="4" w:space="0" w:color="auto"/>
            </w:tcBorders>
            <w:vAlign w:val="center"/>
          </w:tcPr>
          <w:p w14:paraId="22650114" w14:textId="77777777" w:rsidR="006F5620" w:rsidRPr="007C6163" w:rsidRDefault="000D20FB" w:rsidP="000C72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7C6163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</w:tr>
    </w:tbl>
    <w:p w14:paraId="34A42503" w14:textId="77777777" w:rsidR="006F5620" w:rsidRPr="00FE74DA" w:rsidRDefault="000D20FB" w:rsidP="006F5620">
      <w:pPr>
        <w:widowControl/>
        <w:jc w:val="left"/>
        <w:rPr>
          <w:rFonts w:ascii="Arial" w:hAnsi="Arial" w:cs="Arial"/>
          <w:sz w:val="20"/>
          <w:szCs w:val="20"/>
        </w:rPr>
      </w:pPr>
      <w:r w:rsidRPr="00FE74DA">
        <w:rPr>
          <w:rFonts w:ascii="Arial" w:hAnsi="Arial" w:cs="Arial"/>
          <w:sz w:val="20"/>
          <w:szCs w:val="20"/>
        </w:rPr>
        <w:t>ICD-10, International Classification of Diseases, Tenth Revision</w:t>
      </w:r>
    </w:p>
    <w:p w14:paraId="3E85D97E" w14:textId="182CB803" w:rsidR="006F5620" w:rsidRDefault="000D20FB">
      <w:pPr>
        <w:widowControl/>
        <w:jc w:val="left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14:paraId="6E8BCA95" w14:textId="77777777" w:rsidR="00304EDA" w:rsidRDefault="00304EDA" w:rsidP="00513737">
      <w:pPr>
        <w:rPr>
          <w:rFonts w:ascii="Arial" w:hAnsi="Arial" w:cs="Arial"/>
          <w:b/>
          <w:sz w:val="24"/>
          <w:szCs w:val="24"/>
        </w:rPr>
        <w:sectPr w:rsidR="00304EDA" w:rsidSect="00304EDA">
          <w:pgSz w:w="15840" w:h="12240" w:orient="landscape" w:code="1"/>
          <w:pgMar w:top="720" w:right="720" w:bottom="720" w:left="720" w:header="340" w:footer="340" w:gutter="0"/>
          <w:cols w:space="425"/>
          <w:docGrid w:type="linesAndChars" w:linePitch="360"/>
        </w:sectPr>
      </w:pPr>
    </w:p>
    <w:p w14:paraId="072782A4" w14:textId="1D6207D2" w:rsidR="00513737" w:rsidRPr="00602317" w:rsidRDefault="000D20FB" w:rsidP="00513737">
      <w:pPr>
        <w:rPr>
          <w:rFonts w:ascii="Arial" w:hAnsi="Arial" w:cs="Arial"/>
          <w:sz w:val="22"/>
          <w:szCs w:val="22"/>
        </w:rPr>
      </w:pPr>
      <w:r w:rsidRPr="00602317">
        <w:rPr>
          <w:rFonts w:ascii="Arial" w:hAnsi="Arial" w:cs="Arial"/>
          <w:b/>
          <w:sz w:val="22"/>
          <w:szCs w:val="22"/>
        </w:rPr>
        <w:lastRenderedPageBreak/>
        <w:t xml:space="preserve">Supplemental Table </w:t>
      </w:r>
      <w:r w:rsidR="005F264D" w:rsidRPr="00602317">
        <w:rPr>
          <w:rFonts w:ascii="Arial" w:hAnsi="Arial" w:cs="Arial"/>
          <w:b/>
          <w:sz w:val="22"/>
          <w:szCs w:val="22"/>
        </w:rPr>
        <w:t>2</w:t>
      </w:r>
      <w:r w:rsidRPr="00602317">
        <w:rPr>
          <w:rFonts w:ascii="Arial" w:hAnsi="Arial" w:cs="Arial"/>
          <w:b/>
          <w:sz w:val="22"/>
          <w:szCs w:val="22"/>
        </w:rPr>
        <w:t>.</w:t>
      </w:r>
      <w:r w:rsidRPr="00602317">
        <w:rPr>
          <w:rFonts w:ascii="Arial" w:hAnsi="Arial" w:cs="Arial"/>
          <w:sz w:val="22"/>
          <w:szCs w:val="22"/>
        </w:rPr>
        <w:t xml:space="preserve"> </w:t>
      </w:r>
      <w:r w:rsidRPr="00602317">
        <w:rPr>
          <w:rFonts w:ascii="Arial" w:hAnsi="Arial" w:cs="Arial"/>
          <w:b/>
          <w:sz w:val="22"/>
          <w:szCs w:val="22"/>
        </w:rPr>
        <w:t>Background characteristics of patients</w:t>
      </w:r>
      <w:r w:rsidR="00F2775F" w:rsidRPr="00602317">
        <w:rPr>
          <w:rFonts w:ascii="Arial" w:hAnsi="Arial" w:cs="Arial"/>
          <w:b/>
          <w:sz w:val="22"/>
          <w:szCs w:val="22"/>
        </w:rPr>
        <w:t xml:space="preserve"> before and after overlap weighting</w:t>
      </w:r>
    </w:p>
    <w:tbl>
      <w:tblPr>
        <w:tblStyle w:val="2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4"/>
        <w:gridCol w:w="1445"/>
        <w:gridCol w:w="1331"/>
        <w:gridCol w:w="657"/>
        <w:gridCol w:w="1177"/>
        <w:gridCol w:w="1272"/>
        <w:gridCol w:w="654"/>
      </w:tblGrid>
      <w:tr w:rsidR="009A69DB" w14:paraId="1A5355B1" w14:textId="77777777" w:rsidTr="0041623C">
        <w:trPr>
          <w:trHeight w:val="360"/>
        </w:trPr>
        <w:tc>
          <w:tcPr>
            <w:tcW w:w="1974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24A365" w14:textId="77777777" w:rsidR="00554E9D" w:rsidRPr="007F117E" w:rsidRDefault="000D20FB" w:rsidP="00554E9D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bookmarkStart w:id="3" w:name="_Hlk66286343"/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Variable</w:t>
            </w:r>
          </w:p>
        </w:tc>
        <w:tc>
          <w:tcPr>
            <w:tcW w:w="1589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59D39AC" w14:textId="6645E446" w:rsidR="00554E9D" w:rsidRPr="007F117E" w:rsidRDefault="000D20FB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Before overlap weighting</w:t>
            </w:r>
          </w:p>
        </w:tc>
        <w:tc>
          <w:tcPr>
            <w:tcW w:w="1437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BA6F79" w14:textId="6DD6B97E" w:rsidR="00554E9D" w:rsidRPr="007F117E" w:rsidRDefault="000D20FB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After overlap weighting</w:t>
            </w:r>
            <w:r w:rsidR="00F64549" w:rsidRPr="00F64549">
              <w:rPr>
                <w:rFonts w:ascii="Arial" w:eastAsia="ＭＳ 明朝" w:hAnsi="Arial" w:cs="Arial"/>
                <w:b/>
                <w:sz w:val="20"/>
                <w:szCs w:val="20"/>
                <w:vertAlign w:val="superscript"/>
              </w:rPr>
              <w:t>a</w:t>
            </w:r>
          </w:p>
        </w:tc>
      </w:tr>
      <w:tr w:rsidR="009A69DB" w14:paraId="213A0820" w14:textId="77777777" w:rsidTr="0041623C">
        <w:trPr>
          <w:trHeight w:val="360"/>
        </w:trPr>
        <w:tc>
          <w:tcPr>
            <w:tcW w:w="1974" w:type="pct"/>
            <w:vMerge/>
            <w:shd w:val="clear" w:color="auto" w:fill="auto"/>
            <w:vAlign w:val="center"/>
          </w:tcPr>
          <w:p w14:paraId="0A0B2DE3" w14:textId="77777777" w:rsidR="00E40614" w:rsidRPr="007F117E" w:rsidRDefault="00E40614" w:rsidP="00E4061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69" w:type="pct"/>
            <w:shd w:val="clear" w:color="auto" w:fill="auto"/>
            <w:vAlign w:val="center"/>
          </w:tcPr>
          <w:p w14:paraId="69EC14FC" w14:textId="1516C262" w:rsidR="00E40614" w:rsidRPr="007F117E" w:rsidRDefault="000D20FB" w:rsidP="00E4061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CEZ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0EDF83E" w14:textId="0C1D0537" w:rsidR="00E40614" w:rsidRPr="007F117E" w:rsidRDefault="000D20FB" w:rsidP="00E4061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ABPC/SBT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4591D31" w14:textId="77777777" w:rsidR="00E40614" w:rsidRPr="007F117E" w:rsidRDefault="000D20FB" w:rsidP="00E4061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ASD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9C1C342" w14:textId="1FC5F6D0" w:rsidR="00E40614" w:rsidRPr="007F117E" w:rsidRDefault="000D20FB" w:rsidP="00E4061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CEZ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96C8861" w14:textId="7EF3D04D" w:rsidR="00E40614" w:rsidRPr="007F117E" w:rsidRDefault="000D20FB" w:rsidP="00E4061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ABPC</w:t>
            </w:r>
            <w:r w:rsidR="00AC1889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/SBT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3B8BD11" w14:textId="77777777" w:rsidR="00E40614" w:rsidRPr="007F117E" w:rsidRDefault="000D20FB" w:rsidP="00E4061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ASD</w:t>
            </w:r>
          </w:p>
        </w:tc>
      </w:tr>
      <w:tr w:rsidR="009A69DB" w14:paraId="1FCAB432" w14:textId="77777777" w:rsidTr="0041623C">
        <w:trPr>
          <w:trHeight w:val="360"/>
        </w:trPr>
        <w:tc>
          <w:tcPr>
            <w:tcW w:w="1974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A566A06" w14:textId="77777777" w:rsidR="00554E9D" w:rsidRPr="007F117E" w:rsidRDefault="00554E9D" w:rsidP="00554E9D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02E3D12" w14:textId="20D85647" w:rsidR="00554E9D" w:rsidRPr="007F117E" w:rsidRDefault="000D20FB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7F117E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AC1889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16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,</w:t>
            </w:r>
            <w:r w:rsidR="00E41B84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0</w:t>
            </w:r>
            <w:r w:rsidR="005600B5">
              <w:rPr>
                <w:rFonts w:ascii="Arial" w:eastAsia="ＭＳ 明朝" w:hAnsi="Arial" w:cs="Arial"/>
                <w:b/>
                <w:sz w:val="20"/>
                <w:szCs w:val="20"/>
              </w:rPr>
              <w:t>77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61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E9D406" w14:textId="6246A6D5" w:rsidR="00554E9D" w:rsidRPr="007F117E" w:rsidRDefault="000D20FB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7F117E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AC1889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1</w:t>
            </w:r>
            <w:r w:rsidR="00E41B84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695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77C703" w14:textId="77777777" w:rsidR="00554E9D" w:rsidRPr="007F117E" w:rsidRDefault="00554E9D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71AC050" w14:textId="7676AF21" w:rsidR="00554E9D" w:rsidRPr="007F117E" w:rsidRDefault="000D20FB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7F117E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AC1889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8</w:t>
            </w:r>
            <w:r w:rsidR="00E57E84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88</w:t>
            </w:r>
            <w:r w:rsidR="00437C6A">
              <w:rPr>
                <w:rFonts w:ascii="Arial" w:eastAsia="ＭＳ 明朝" w:hAnsi="Arial" w:cs="Arial"/>
                <w:b/>
                <w:sz w:val="20"/>
                <w:szCs w:val="20"/>
              </w:rPr>
              <w:t>6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58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50B193" w14:textId="4BDF3208" w:rsidR="00554E9D" w:rsidRPr="007F117E" w:rsidRDefault="000D20FB" w:rsidP="00554E9D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7F117E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AC1889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8</w:t>
            </w:r>
            <w:r w:rsidR="00E57E84"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88</w:t>
            </w:r>
            <w:r w:rsidR="00437C6A">
              <w:rPr>
                <w:rFonts w:ascii="Arial" w:eastAsia="ＭＳ 明朝" w:hAnsi="Arial" w:cs="Arial"/>
                <w:b/>
                <w:sz w:val="20"/>
                <w:szCs w:val="20"/>
              </w:rPr>
              <w:t>6</w:t>
            </w: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AB93FA0" w14:textId="77777777" w:rsidR="00554E9D" w:rsidRPr="007F117E" w:rsidRDefault="00554E9D" w:rsidP="00554E9D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765A073E" w14:textId="77777777" w:rsidTr="0041623C">
        <w:tc>
          <w:tcPr>
            <w:tcW w:w="197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6F9830" w14:textId="3F38837F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 xml:space="preserve">Sex, </w:t>
            </w:r>
            <w:r w:rsidRPr="007F117E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66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2E41DA" w14:textId="304C311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,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3.3)</w:t>
            </w:r>
          </w:p>
        </w:tc>
        <w:tc>
          <w:tcPr>
            <w:tcW w:w="61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BA12EEC" w14:textId="5CE02F0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51 (85.6)</w:t>
            </w:r>
          </w:p>
        </w:tc>
        <w:tc>
          <w:tcPr>
            <w:tcW w:w="30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91EEB3" w14:textId="72D9965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54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7F1022" w14:textId="5592C9C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85.4)</w:t>
            </w:r>
          </w:p>
        </w:tc>
        <w:tc>
          <w:tcPr>
            <w:tcW w:w="58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39AD0A8" w14:textId="1864FBB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85.4)</w:t>
            </w:r>
          </w:p>
        </w:tc>
        <w:tc>
          <w:tcPr>
            <w:tcW w:w="3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5436A84" w14:textId="278B21C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100FB12" w14:textId="77777777" w:rsidTr="0041623C">
        <w:tc>
          <w:tcPr>
            <w:tcW w:w="1974" w:type="pct"/>
            <w:shd w:val="clear" w:color="auto" w:fill="auto"/>
            <w:vAlign w:val="center"/>
          </w:tcPr>
          <w:p w14:paraId="76D4C5B0" w14:textId="47128538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 xml:space="preserve">Age, </w:t>
            </w:r>
            <w:r w:rsidRPr="007F117E">
              <w:rPr>
                <w:rFonts w:ascii="Arial" w:hAnsi="Arial" w:cs="Arial"/>
                <w:sz w:val="20"/>
                <w:szCs w:val="20"/>
              </w:rPr>
              <w:t>year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BB0EDFE" w14:textId="4F17F7D3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2DA70942" w14:textId="68FD0E3C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7C1AF699" w14:textId="2717A504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17352AE" w14:textId="32BA107F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3037A3DF" w14:textId="68201B09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61966080" w14:textId="1D132720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1603F781" w14:textId="77777777" w:rsidTr="0041623C">
        <w:tc>
          <w:tcPr>
            <w:tcW w:w="1974" w:type="pct"/>
            <w:shd w:val="clear" w:color="auto" w:fill="auto"/>
            <w:vAlign w:val="center"/>
          </w:tcPr>
          <w:p w14:paraId="7DACC2F1" w14:textId="509AAEA3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18–5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7BF9CD9" w14:textId="22374B2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52 (18.4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CF11011" w14:textId="59950E4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28 (19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70230D9" w14:textId="38924520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A18B20C" w14:textId="4C8B3EF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9.1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0735F90" w14:textId="7519C56A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9.1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525CBB1" w14:textId="1F9AF981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9E9FA88" w14:textId="77777777" w:rsidTr="0041623C">
        <w:tc>
          <w:tcPr>
            <w:tcW w:w="1974" w:type="pct"/>
            <w:shd w:val="clear" w:color="auto" w:fill="auto"/>
            <w:vAlign w:val="center"/>
          </w:tcPr>
          <w:p w14:paraId="2DEB04C6" w14:textId="592A8FC9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60–6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C22D9C7" w14:textId="26DF7CD2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47 (17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0096376" w14:textId="1DF0EE89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16 (18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3397A3D" w14:textId="701418D1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F133DDE" w14:textId="1BAC0C7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8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03940F8" w14:textId="78B77235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8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F7E4355" w14:textId="17627E2B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875DF04" w14:textId="77777777" w:rsidTr="0041623C">
        <w:tc>
          <w:tcPr>
            <w:tcW w:w="1974" w:type="pct"/>
            <w:shd w:val="clear" w:color="auto" w:fill="auto"/>
            <w:vAlign w:val="center"/>
          </w:tcPr>
          <w:p w14:paraId="313ADE2A" w14:textId="7AB97B87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65–6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A69C3FB" w14:textId="0176149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8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6903C0B" w14:textId="056117F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7 (22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65C2CE3" w14:textId="12F068B0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932F7D3" w14:textId="5A79A99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35A410E" w14:textId="30A56174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87E830A" w14:textId="388EE2DB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7A0F1A0" w14:textId="77777777" w:rsidTr="0041623C">
        <w:tc>
          <w:tcPr>
            <w:tcW w:w="1974" w:type="pct"/>
            <w:shd w:val="clear" w:color="auto" w:fill="auto"/>
            <w:vAlign w:val="center"/>
          </w:tcPr>
          <w:p w14:paraId="7CF961C2" w14:textId="76275B86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70–7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628505B" w14:textId="1179F1A7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4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1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39F76B8" w14:textId="6B8D669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4 (2100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79A4B82" w14:textId="28326F7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54F8BD2" w14:textId="3DC2256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1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7B3F013" w14:textId="53985EE7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1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D0DDB41" w14:textId="5CA1BDFA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BF5D346" w14:textId="77777777" w:rsidTr="0041623C">
        <w:tc>
          <w:tcPr>
            <w:tcW w:w="1974" w:type="pct"/>
            <w:shd w:val="clear" w:color="auto" w:fill="auto"/>
            <w:vAlign w:val="center"/>
          </w:tcPr>
          <w:p w14:paraId="24627CFD" w14:textId="15AB1929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 7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161C508" w14:textId="20C4AFE7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ED0BCEA" w14:textId="775D197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00 (17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8EC4456" w14:textId="295AAF61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B065D39" w14:textId="12E6965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8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E334693" w14:textId="177DB3DD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8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0273A56" w14:textId="44021888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E247D9F" w14:textId="77777777" w:rsidTr="0041623C">
        <w:tc>
          <w:tcPr>
            <w:tcW w:w="1974" w:type="pct"/>
            <w:shd w:val="clear" w:color="auto" w:fill="auto"/>
            <w:vAlign w:val="center"/>
          </w:tcPr>
          <w:p w14:paraId="50B7230F" w14:textId="3BAC2635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 xml:space="preserve">Body mass index, </w:t>
            </w:r>
            <w:r w:rsidRPr="007F117E">
              <w:rPr>
                <w:rFonts w:ascii="Arial" w:hAnsi="Arial" w:cs="Arial"/>
                <w:sz w:val="20"/>
                <w:szCs w:val="20"/>
              </w:rPr>
              <w:t>kg/m</w:t>
            </w:r>
            <w:r w:rsidRPr="007F117E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CC8CF64" w14:textId="12F2C22C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5EC8FA1B" w14:textId="07243430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5F2FC249" w14:textId="4B2AD267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463D5A9D" w14:textId="2BC54D14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3ACA08AF" w14:textId="51224BDD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73BBFEA2" w14:textId="658B464C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16380CE1" w14:textId="77777777" w:rsidTr="0041623C">
        <w:tc>
          <w:tcPr>
            <w:tcW w:w="1974" w:type="pct"/>
            <w:shd w:val="clear" w:color="auto" w:fill="auto"/>
            <w:vAlign w:val="center"/>
          </w:tcPr>
          <w:p w14:paraId="28F3FE7A" w14:textId="2D239EA5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16.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3764D43" w14:textId="6468AEAD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3 (3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C7ECCFE" w14:textId="4D6C861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 (2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78B1B52" w14:textId="1AB738A0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EA3D39B" w14:textId="350E36C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DF9D1B3" w14:textId="4C69E6FF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3EEAB8D" w14:textId="1F73E4C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568EEFA" w14:textId="77777777" w:rsidTr="0041623C">
        <w:tc>
          <w:tcPr>
            <w:tcW w:w="1974" w:type="pct"/>
            <w:shd w:val="clear" w:color="auto" w:fill="auto"/>
            <w:vAlign w:val="center"/>
          </w:tcPr>
          <w:p w14:paraId="7F52C03E" w14:textId="31281F19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16.0–18.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4A606AE" w14:textId="625AD13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305 (14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05B1A4E" w14:textId="0DA3EA0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4 (15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20CD4B1" w14:textId="71462BD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148402D" w14:textId="23C266EE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4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BD2C8D4" w14:textId="15CFA9F1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4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06F35A0" w14:textId="3C1CC285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E5DC6A2" w14:textId="77777777" w:rsidTr="0041623C">
        <w:tc>
          <w:tcPr>
            <w:tcW w:w="1974" w:type="pct"/>
            <w:shd w:val="clear" w:color="auto" w:fill="auto"/>
            <w:vAlign w:val="center"/>
          </w:tcPr>
          <w:p w14:paraId="65A4BAF8" w14:textId="3D113697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18.5–22.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BA5B2B4" w14:textId="05C86C34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4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52.4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EC591D6" w14:textId="7EAC899B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52 (50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C788EB1" w14:textId="310E1FBE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806EEDF" w14:textId="4569D52B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5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D06C14C" w14:textId="5AB74C34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5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73243BF" w14:textId="365F3771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979DD0D" w14:textId="77777777" w:rsidTr="0041623C">
        <w:tc>
          <w:tcPr>
            <w:tcW w:w="1974" w:type="pct"/>
            <w:shd w:val="clear" w:color="auto" w:fill="auto"/>
            <w:vAlign w:val="center"/>
          </w:tcPr>
          <w:p w14:paraId="7E9A234B" w14:textId="2CFB312A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3.0–27.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A48EA68" w14:textId="113896D2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6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A5582DA" w14:textId="271F0D46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4 (27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D89D4C4" w14:textId="2B988501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BB42870" w14:textId="0354065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7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980243B" w14:textId="44F355EF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7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3FAD995" w14:textId="7DDEBCB1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1C3F2FA" w14:textId="77777777" w:rsidTr="0041623C">
        <w:tc>
          <w:tcPr>
            <w:tcW w:w="1974" w:type="pct"/>
            <w:shd w:val="clear" w:color="auto" w:fill="auto"/>
            <w:vAlign w:val="center"/>
          </w:tcPr>
          <w:p w14:paraId="03223735" w14:textId="3A02A50E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27.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2ACACEB" w14:textId="742AD060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84 (3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57283D9" w14:textId="2899851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6 (4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538E975" w14:textId="6AAB417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3610E3E" w14:textId="1B9865E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4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D6C00BE" w14:textId="46349302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4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36556E8" w14:textId="64F9DFEA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8D820B1" w14:textId="77777777" w:rsidTr="0041623C">
        <w:tc>
          <w:tcPr>
            <w:tcW w:w="1974" w:type="pct"/>
            <w:shd w:val="clear" w:color="auto" w:fill="auto"/>
            <w:vAlign w:val="center"/>
          </w:tcPr>
          <w:p w14:paraId="254D1B7E" w14:textId="72D3FE0C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Smoking index</w:t>
            </w:r>
            <w:r w:rsidRPr="007F117E">
              <w:rPr>
                <w:rFonts w:ascii="Arial" w:hAnsi="Arial" w:cs="Arial"/>
                <w:sz w:val="20"/>
                <w:szCs w:val="20"/>
              </w:rPr>
              <w:t>, pack-year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A246CDE" w14:textId="5D0D3932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02714E0E" w14:textId="38C4480F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4FCC148D" w14:textId="3F9AAEF0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633D382B" w14:textId="79D01AA2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3EA0BD63" w14:textId="44D6A6F7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378E4ACB" w14:textId="060FD653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6B25A45C" w14:textId="77777777" w:rsidTr="0041623C">
        <w:tc>
          <w:tcPr>
            <w:tcW w:w="1974" w:type="pct"/>
            <w:shd w:val="clear" w:color="auto" w:fill="auto"/>
            <w:vAlign w:val="center"/>
          </w:tcPr>
          <w:p w14:paraId="466B0310" w14:textId="4F8C2701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0–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26151B6" w14:textId="4FC33592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09 (30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A885EE0" w14:textId="6CABEA0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7 (22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CAC9437" w14:textId="6B29E2E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3BEB77B" w14:textId="0E3DB66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1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691B7AF" w14:textId="69F87DC1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1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F4091C8" w14:textId="610FF98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1082CE8" w14:textId="77777777" w:rsidTr="0041623C">
        <w:tc>
          <w:tcPr>
            <w:tcW w:w="1974" w:type="pct"/>
            <w:shd w:val="clear" w:color="auto" w:fill="auto"/>
            <w:vAlign w:val="center"/>
          </w:tcPr>
          <w:p w14:paraId="1E1F3D42" w14:textId="6760707F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6–2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F7DCCBE" w14:textId="52D4F04A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729 (10.8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8245E9B" w14:textId="621ABE8B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77 (10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64E2205" w14:textId="1DD559D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E7BFF1F" w14:textId="5CC4179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5F711EA" w14:textId="7CFD40A2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2772D0D" w14:textId="3CE4DB54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C41BEF3" w14:textId="77777777" w:rsidTr="0041623C">
        <w:tc>
          <w:tcPr>
            <w:tcW w:w="1974" w:type="pct"/>
            <w:shd w:val="clear" w:color="auto" w:fill="auto"/>
            <w:vAlign w:val="center"/>
          </w:tcPr>
          <w:p w14:paraId="71AF8A4F" w14:textId="1FD40724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1–4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659E438" w14:textId="406742FE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1952B5B" w14:textId="7006008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9 (22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2AD3B5F" w14:textId="6A0D0F6B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ACB61FC" w14:textId="1D6C4C3B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2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77ADC69" w14:textId="1AA579CB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2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F668D26" w14:textId="32BF0833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E1B6F90" w14:textId="77777777" w:rsidTr="0041623C">
        <w:tc>
          <w:tcPr>
            <w:tcW w:w="1974" w:type="pct"/>
            <w:shd w:val="clear" w:color="auto" w:fill="auto"/>
            <w:vAlign w:val="center"/>
          </w:tcPr>
          <w:p w14:paraId="61474971" w14:textId="4A89F030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41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6D953BD" w14:textId="17D96A09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4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A6E2B69" w14:textId="705A621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5 (26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F844C5C" w14:textId="5A297A6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17250DF" w14:textId="393E101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6.1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995409F" w14:textId="593E2CCC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6.1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DDCE3C9" w14:textId="65AA4878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8F014BF" w14:textId="77777777" w:rsidTr="0041623C">
        <w:tc>
          <w:tcPr>
            <w:tcW w:w="1974" w:type="pct"/>
            <w:shd w:val="clear" w:color="auto" w:fill="auto"/>
            <w:vAlign w:val="center"/>
          </w:tcPr>
          <w:p w14:paraId="4D939D1C" w14:textId="00CE0446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2FF250C" w14:textId="595537C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2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13D0A17" w14:textId="2C27AA6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7 (17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DB8C7D5" w14:textId="0F9DB7C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4D7080D" w14:textId="7FCCF72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6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85CBF9D" w14:textId="414975F6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6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92FC6F1" w14:textId="50AB096C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A0EC2A7" w14:textId="77777777" w:rsidTr="0041623C">
        <w:tc>
          <w:tcPr>
            <w:tcW w:w="1974" w:type="pct"/>
            <w:shd w:val="clear" w:color="auto" w:fill="auto"/>
            <w:vAlign w:val="center"/>
          </w:tcPr>
          <w:p w14:paraId="6D58AD57" w14:textId="28D04FE2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Barthel index &lt;9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DFEC728" w14:textId="776620DF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25 (3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22B40BE" w14:textId="26A6CE8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0 (1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05F9290" w14:textId="33A1618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D867A7A" w14:textId="3775BB2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B155DD5" w14:textId="3A3F2EC4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DBD811C" w14:textId="4C95484E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59B8ACA" w14:textId="77777777" w:rsidTr="0041623C">
        <w:tc>
          <w:tcPr>
            <w:tcW w:w="1974" w:type="pct"/>
            <w:shd w:val="clear" w:color="auto" w:fill="auto"/>
            <w:vAlign w:val="center"/>
          </w:tcPr>
          <w:p w14:paraId="0AC94F29" w14:textId="519FF1E7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Comorbiditie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7EE86A6" w14:textId="4F5A1A19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44B07555" w14:textId="4E23D2C8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40920E5A" w14:textId="66117D80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E3D6FAF" w14:textId="313F57A1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55F25002" w14:textId="2C361138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4BF448D9" w14:textId="678F6AC7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31F1EB9F" w14:textId="77777777" w:rsidTr="0041623C">
        <w:tc>
          <w:tcPr>
            <w:tcW w:w="1974" w:type="pct"/>
            <w:shd w:val="clear" w:color="auto" w:fill="auto"/>
            <w:vAlign w:val="center"/>
          </w:tcPr>
          <w:p w14:paraId="734E2BF9" w14:textId="02E3A905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Charlson comorbidity index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8F9EF36" w14:textId="7DDB77CA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475AB8EB" w14:textId="5DBB849E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7E74E217" w14:textId="7C9F25C2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65127A93" w14:textId="0716469A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10F53ABD" w14:textId="48087250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2ADB1644" w14:textId="5F581385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23043E16" w14:textId="77777777" w:rsidTr="0041623C">
        <w:tc>
          <w:tcPr>
            <w:tcW w:w="1974" w:type="pct"/>
            <w:shd w:val="clear" w:color="auto" w:fill="auto"/>
            <w:vAlign w:val="center"/>
          </w:tcPr>
          <w:p w14:paraId="28E90017" w14:textId="5FFB98C4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DB53738" w14:textId="04283543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,7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9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C14100B" w14:textId="1CD1740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30 (78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8B878BF" w14:textId="3BEBDDA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7FD0FE0" w14:textId="36E4E0B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8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256F212" w14:textId="24F1EB39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8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C917361" w14:textId="1603AA8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5A852C5" w14:textId="77777777" w:rsidTr="0041623C">
        <w:tc>
          <w:tcPr>
            <w:tcW w:w="1974" w:type="pct"/>
            <w:shd w:val="clear" w:color="auto" w:fill="auto"/>
            <w:vAlign w:val="center"/>
          </w:tcPr>
          <w:p w14:paraId="74CE908E" w14:textId="45ED5302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3–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38C8B20" w14:textId="099092B5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273 (14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1C22810" w14:textId="6FB5F33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5 (15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087B4B3" w14:textId="3881C9B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12BE40E" w14:textId="37C9EE4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BD8F3A9" w14:textId="6FD9B143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D08621B" w14:textId="25B2073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1225AA1" w14:textId="77777777" w:rsidTr="0041623C">
        <w:tc>
          <w:tcPr>
            <w:tcW w:w="1974" w:type="pct"/>
            <w:shd w:val="clear" w:color="auto" w:fill="auto"/>
            <w:vAlign w:val="center"/>
          </w:tcPr>
          <w:p w14:paraId="757C0271" w14:textId="057C0658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1768FB4" w14:textId="400BCA54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01 (6.8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C73C089" w14:textId="5EC1D75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0 (6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FAE20EE" w14:textId="1988A01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6325083" w14:textId="3692876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6.5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347636B" w14:textId="0D724317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6.5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4BDD1B1" w14:textId="39CB7A5C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F98E8AC" w14:textId="77777777" w:rsidTr="0041623C">
        <w:tc>
          <w:tcPr>
            <w:tcW w:w="1974" w:type="pct"/>
            <w:shd w:val="clear" w:color="auto" w:fill="auto"/>
            <w:vAlign w:val="center"/>
          </w:tcPr>
          <w:p w14:paraId="0DFB988D" w14:textId="72470C55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Hypertens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8180655" w14:textId="4F0A36CA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CB7ABB2" w14:textId="68C687B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6 (24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D4283B6" w14:textId="063FD5D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BC3B1DD" w14:textId="482C93D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5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D8B2F78" w14:textId="7384849F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5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FA8F3AD" w14:textId="4E21E9CC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311C030" w14:textId="77777777" w:rsidTr="0041623C">
        <w:tc>
          <w:tcPr>
            <w:tcW w:w="1974" w:type="pct"/>
            <w:shd w:val="clear" w:color="auto" w:fill="auto"/>
            <w:vAlign w:val="center"/>
          </w:tcPr>
          <w:p w14:paraId="0822EA80" w14:textId="67C5A4D1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Diabetes mellitu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E8AE613" w14:textId="42EB8900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3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1A93BDE" w14:textId="0B71A68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37 (14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46AB31B" w14:textId="7FC5810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C65C53D" w14:textId="06070812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74C7201" w14:textId="3DE0BB9A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ABE56B9" w14:textId="061310CD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48177FA" w14:textId="77777777" w:rsidTr="0041623C">
        <w:tc>
          <w:tcPr>
            <w:tcW w:w="1974" w:type="pct"/>
            <w:shd w:val="clear" w:color="auto" w:fill="auto"/>
            <w:vAlign w:val="center"/>
          </w:tcPr>
          <w:p w14:paraId="1B06C822" w14:textId="3879B1C2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C</w:t>
            </w:r>
            <w:r w:rsidRPr="00E65097">
              <w:rPr>
                <w:rFonts w:ascii="Arial" w:hAnsi="Arial" w:cs="Arial"/>
                <w:bCs/>
                <w:sz w:val="20"/>
                <w:szCs w:val="20"/>
              </w:rPr>
              <w:t>hronic obstructive pulmonary diseas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E3879E5" w14:textId="6FF869A3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39 (2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7A93337" w14:textId="3CD27FE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3 (1.9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11E838D" w14:textId="69A5502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AA95F0A" w14:textId="0BC3D620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EAFB98F" w14:textId="7189D5E3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66E6765" w14:textId="24784C3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2415FFD" w14:textId="77777777" w:rsidTr="0041623C">
        <w:tc>
          <w:tcPr>
            <w:tcW w:w="1974" w:type="pct"/>
            <w:shd w:val="clear" w:color="auto" w:fill="auto"/>
            <w:vAlign w:val="center"/>
          </w:tcPr>
          <w:p w14:paraId="55E491BA" w14:textId="0FD4B3AB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Renal failur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CB77997" w14:textId="3F309F6D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2 (0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5C07AB5" w14:textId="03619E5E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 (0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4305E54" w14:textId="7A52CFB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E9F778E" w14:textId="18CD7154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0.8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6BA87E1" w14:textId="4FDF6897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0.8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CFBC855" w14:textId="36106EE3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49F2ABB" w14:textId="77777777" w:rsidTr="0041623C">
        <w:tc>
          <w:tcPr>
            <w:tcW w:w="1974" w:type="pct"/>
            <w:shd w:val="clear" w:color="auto" w:fill="auto"/>
            <w:vAlign w:val="center"/>
          </w:tcPr>
          <w:p w14:paraId="43B7F88A" w14:textId="6DFD5A4B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Liver diseas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3C691E4" w14:textId="70CF92F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98 (5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3D77D70" w14:textId="5078D1E2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7 (5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CF438EF" w14:textId="38B0326B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038FD6B" w14:textId="7C57C7D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5.7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55ECE7C" w14:textId="48BC3DE6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5.7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1243200" w14:textId="2F7AC7F1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F94EE5B" w14:textId="77777777" w:rsidTr="0041623C">
        <w:tc>
          <w:tcPr>
            <w:tcW w:w="1974" w:type="pct"/>
            <w:shd w:val="clear" w:color="auto" w:fill="auto"/>
            <w:vAlign w:val="center"/>
          </w:tcPr>
          <w:p w14:paraId="710C312B" w14:textId="1FC47774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Corticosteroid</w:t>
            </w:r>
            <w:r w:rsidRPr="007F117E">
              <w:rPr>
                <w:rFonts w:ascii="Arial" w:hAnsi="Arial" w:cs="Arial"/>
                <w:b/>
                <w:iCs/>
                <w:sz w:val="20"/>
                <w:szCs w:val="20"/>
              </w:rPr>
              <w:t xml:space="preserve"> use before surger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BC72AAA" w14:textId="20B9EFD1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1 (0.4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2BCB944" w14:textId="20CF351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 (0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D1C22C5" w14:textId="5A8AF92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B6EBAD3" w14:textId="2D157F96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0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20239FF" w14:textId="789F809C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0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A77C388" w14:textId="27CC8E4A" w:rsidR="0041623C" w:rsidRPr="003A1C31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3A1C31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1611F2B4" w14:textId="77777777" w:rsidTr="0041623C">
        <w:tc>
          <w:tcPr>
            <w:tcW w:w="1974" w:type="pct"/>
            <w:shd w:val="clear" w:color="auto" w:fill="auto"/>
            <w:vAlign w:val="center"/>
          </w:tcPr>
          <w:p w14:paraId="7F88EA81" w14:textId="277F7599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Preoperative transfus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29941B6" w14:textId="66F11B8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8 (1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C7ABDDC" w14:textId="2610CD01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 (1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BD2531F" w14:textId="3163F04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ECBC0ED" w14:textId="69662FE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.6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9B516D1" w14:textId="1A15DBA2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1.6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3393E26" w14:textId="14553B5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46A320F" w14:textId="77777777" w:rsidTr="0041623C">
        <w:tc>
          <w:tcPr>
            <w:tcW w:w="1974" w:type="pct"/>
            <w:shd w:val="clear" w:color="auto" w:fill="auto"/>
            <w:vAlign w:val="center"/>
          </w:tcPr>
          <w:p w14:paraId="49988E06" w14:textId="6198DF4E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Clinical stag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C8D6394" w14:textId="3EBCCA56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57321814" w14:textId="5472448D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37D2A616" w14:textId="0DBF0C35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273A6645" w14:textId="295DC799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06723B76" w14:textId="00787CF1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675FE1E6" w14:textId="5FAA1748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19BB51B7" w14:textId="77777777" w:rsidTr="0041623C">
        <w:tc>
          <w:tcPr>
            <w:tcW w:w="1974" w:type="pct"/>
            <w:shd w:val="clear" w:color="auto" w:fill="auto"/>
            <w:vAlign w:val="center"/>
          </w:tcPr>
          <w:p w14:paraId="590F4CCE" w14:textId="79B8BFC3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0–I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B024F22" w14:textId="7D1BB008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2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2A28C16" w14:textId="6125F05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6 (29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0E525CD" w14:textId="56DE2AE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1E7DBF9" w14:textId="2789755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0.1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6EEC9A1" w14:textId="53978C2C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0.1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1BA0E17" w14:textId="24D2942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1767B4A" w14:textId="77777777" w:rsidTr="0041623C">
        <w:tc>
          <w:tcPr>
            <w:tcW w:w="1974" w:type="pct"/>
            <w:shd w:val="clear" w:color="auto" w:fill="auto"/>
            <w:vAlign w:val="center"/>
          </w:tcPr>
          <w:p w14:paraId="58C43B73" w14:textId="3FA19154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II–IV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B298330" w14:textId="7227CA1F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,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5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29AD588" w14:textId="057E6EAA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76 (63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8FE7716" w14:textId="2A491568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52B2EB5" w14:textId="5F8F34D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6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4ABAA91" w14:textId="77E96845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6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8BB3895" w14:textId="3D8A9FAB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7814AD8" w14:textId="77777777" w:rsidTr="0041623C">
        <w:tc>
          <w:tcPr>
            <w:tcW w:w="1974" w:type="pct"/>
            <w:shd w:val="clear" w:color="auto" w:fill="auto"/>
            <w:vAlign w:val="center"/>
          </w:tcPr>
          <w:p w14:paraId="358C3C25" w14:textId="2C6426AE" w:rsidR="0041623C" w:rsidRPr="007F117E" w:rsidRDefault="000D20FB" w:rsidP="0041623C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lastRenderedPageBreak/>
              <w:t>Missing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FEC2644" w14:textId="1550A69A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44 (2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184DBD8" w14:textId="4ED7C0CF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3 (7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0F2987A" w14:textId="7ECA2175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5D06433" w14:textId="2798815E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5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6A0E2B4" w14:textId="50521BAC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5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525D5A0" w14:textId="0A1C347F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94A3A58" w14:textId="77777777" w:rsidTr="0041623C">
        <w:tc>
          <w:tcPr>
            <w:tcW w:w="1974" w:type="pct"/>
            <w:shd w:val="clear" w:color="auto" w:fill="auto"/>
            <w:vAlign w:val="center"/>
          </w:tcPr>
          <w:p w14:paraId="423A864A" w14:textId="5F7068AD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Preoperative treatment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A3E902F" w14:textId="529AA93B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2D2E49F8" w14:textId="6F2752A6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63D88256" w14:textId="2DCB7523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040D15E1" w14:textId="4CECA6E5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050D1D27" w14:textId="75440124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63240E6C" w14:textId="6BAB1B68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04B57318" w14:textId="77777777" w:rsidTr="0041623C">
        <w:tc>
          <w:tcPr>
            <w:tcW w:w="1974" w:type="pct"/>
            <w:shd w:val="clear" w:color="auto" w:fill="auto"/>
            <w:vAlign w:val="center"/>
          </w:tcPr>
          <w:p w14:paraId="67D298BA" w14:textId="766C9820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Chemotherap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53A141B" w14:textId="46F20B91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4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46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021FEF0" w14:textId="381A6332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95 (46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33E20B1" w14:textId="0D7A9C31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1790888" w14:textId="4E823BF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B492843" w14:textId="78FC7205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09A90E5" w14:textId="7716A9A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D50EA09" w14:textId="77777777" w:rsidTr="0041623C">
        <w:tc>
          <w:tcPr>
            <w:tcW w:w="1974" w:type="pct"/>
            <w:shd w:val="clear" w:color="auto" w:fill="auto"/>
            <w:vAlign w:val="center"/>
          </w:tcPr>
          <w:p w14:paraId="2B4CBDE3" w14:textId="3F14F751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Cs/>
                <w:sz w:val="20"/>
                <w:szCs w:val="20"/>
              </w:rPr>
              <w:t>Radiotherap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A1D7D44" w14:textId="323F92BB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85B5E57" w14:textId="72510C35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2 (8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43EF1C5" w14:textId="6CD60968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DCDD4F3" w14:textId="545041F0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C6F6BEE" w14:textId="07AF102C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98C7AD4" w14:textId="3B774A61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A42451D" w14:textId="77777777" w:rsidTr="0041623C">
        <w:tc>
          <w:tcPr>
            <w:tcW w:w="1974" w:type="pct"/>
            <w:shd w:val="clear" w:color="auto" w:fill="auto"/>
            <w:vAlign w:val="center"/>
          </w:tcPr>
          <w:p w14:paraId="49C049BD" w14:textId="64E5BC89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 xml:space="preserve">Three-field </w:t>
            </w:r>
            <w:r>
              <w:rPr>
                <w:rFonts w:ascii="Arial" w:hAnsi="Arial" w:cs="Arial"/>
                <w:b/>
                <w:sz w:val="20"/>
                <w:szCs w:val="20"/>
              </w:rPr>
              <w:t>lymph node</w:t>
            </w:r>
            <w:r w:rsidRPr="007F117E">
              <w:rPr>
                <w:rFonts w:ascii="Arial" w:hAnsi="Arial" w:cs="Arial"/>
                <w:b/>
                <w:sz w:val="20"/>
                <w:szCs w:val="20"/>
              </w:rPr>
              <w:t xml:space="preserve"> dissect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0D9BCBC" w14:textId="0CCEDF4F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,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8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C2A79C5" w14:textId="1987716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67 (86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48E75F9" w14:textId="5FC9E54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850B197" w14:textId="71279A0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85.6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AB9C96B" w14:textId="620C2041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85.6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470E65D" w14:textId="6A6D357D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A4C87BB" w14:textId="77777777" w:rsidTr="0041623C">
        <w:tc>
          <w:tcPr>
            <w:tcW w:w="1974" w:type="pct"/>
            <w:shd w:val="clear" w:color="auto" w:fill="auto"/>
            <w:vAlign w:val="center"/>
          </w:tcPr>
          <w:p w14:paraId="5402098D" w14:textId="069A3C3C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Thoracic approach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D354501" w14:textId="796D1220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2FA52EF3" w14:textId="109684B0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6F06F638" w14:textId="3B45A246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7920A94B" w14:textId="348DB42B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750B9243" w14:textId="6D7B76E9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57F70375" w14:textId="125B3140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3BC9ADF4" w14:textId="77777777" w:rsidTr="0041623C">
        <w:tc>
          <w:tcPr>
            <w:tcW w:w="1974" w:type="pct"/>
            <w:shd w:val="clear" w:color="auto" w:fill="auto"/>
            <w:vAlign w:val="center"/>
          </w:tcPr>
          <w:p w14:paraId="24FFDDD0" w14:textId="78E097EA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Unspecified (to March 2014)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6ED35FB" w14:textId="43897200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2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8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53C8140" w14:textId="2645E3D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85 (40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D374E64" w14:textId="30CE9D0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DC71983" w14:textId="7E27B982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9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A2A7F7E" w14:textId="063E4744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9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B69FADC" w14:textId="7AA9FCD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72C5E91" w14:textId="77777777" w:rsidTr="0041623C">
        <w:tc>
          <w:tcPr>
            <w:tcW w:w="1974" w:type="pct"/>
            <w:shd w:val="clear" w:color="auto" w:fill="auto"/>
            <w:vAlign w:val="center"/>
          </w:tcPr>
          <w:p w14:paraId="43232FEC" w14:textId="7B844C29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Ope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7F2591C" w14:textId="645EE992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6.4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75161FC" w14:textId="1DBB17B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9 (25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828E015" w14:textId="7F5449E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3294FD0" w14:textId="1FD482FF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5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2E78B4C" w14:textId="1E40B387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5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7D7A6F1" w14:textId="66558451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CFC971E" w14:textId="77777777" w:rsidTr="0041623C">
        <w:tc>
          <w:tcPr>
            <w:tcW w:w="1974" w:type="pct"/>
            <w:shd w:val="clear" w:color="auto" w:fill="auto"/>
            <w:vAlign w:val="center"/>
          </w:tcPr>
          <w:p w14:paraId="6C34B39E" w14:textId="200675DE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Minimally invasiv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CDBB786" w14:textId="57A13903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6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4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41C64B9" w14:textId="357F2421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81 (34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050ED43" w14:textId="55E7945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BAB1E4D" w14:textId="6E8303E8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EB62639" w14:textId="333401E2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CE51FA9" w14:textId="79C20AE3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6FF7C5B" w14:textId="77777777" w:rsidTr="0041623C">
        <w:tc>
          <w:tcPr>
            <w:tcW w:w="1974" w:type="pct"/>
            <w:shd w:val="clear" w:color="auto" w:fill="auto"/>
            <w:vAlign w:val="center"/>
          </w:tcPr>
          <w:p w14:paraId="6A71E7B9" w14:textId="05298E38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Vessel reconstruct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ED393B4" w14:textId="51E4FC70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 (0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5D61EA9" w14:textId="620E24D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 (0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262EAB4" w14:textId="305A904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7D29C70" w14:textId="5422ACD5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0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5C82C23" w14:textId="6D390BA6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0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B521513" w14:textId="2428A32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212F243" w14:textId="77777777" w:rsidTr="0041623C">
        <w:tc>
          <w:tcPr>
            <w:tcW w:w="1974" w:type="pct"/>
            <w:shd w:val="clear" w:color="auto" w:fill="auto"/>
            <w:vAlign w:val="center"/>
          </w:tcPr>
          <w:p w14:paraId="62526BAC" w14:textId="40D001CC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Epidural anesthesia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EF9A3AB" w14:textId="756CCC53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,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2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A08861B" w14:textId="1BABBB61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12 (77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40D6903" w14:textId="4A092F7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1828291" w14:textId="557BFEE7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8.2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6D7AC6D" w14:textId="4080C342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8.2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AFE8A78" w14:textId="4607A5DF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E01A27D" w14:textId="77777777" w:rsidTr="0041623C">
        <w:tc>
          <w:tcPr>
            <w:tcW w:w="1974" w:type="pct"/>
            <w:shd w:val="clear" w:color="auto" w:fill="auto"/>
            <w:vAlign w:val="center"/>
          </w:tcPr>
          <w:p w14:paraId="55D8E648" w14:textId="55655E87" w:rsidR="0041623C" w:rsidRPr="007F117E" w:rsidRDefault="000D20FB" w:rsidP="0041623C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Prophylactic corticosteroid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D07360A" w14:textId="1192E15B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,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3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8B10E54" w14:textId="0CB49D8E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97 (76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B7F672F" w14:textId="3C6DA580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7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1A65888" w14:textId="2F3CB84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5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59F26CF" w14:textId="26CFA0CE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75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5A09F06" w14:textId="2E733747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2F3A47A" w14:textId="77777777" w:rsidTr="0041623C">
        <w:tc>
          <w:tcPr>
            <w:tcW w:w="1974" w:type="pct"/>
            <w:shd w:val="clear" w:color="auto" w:fill="auto"/>
            <w:vAlign w:val="center"/>
          </w:tcPr>
          <w:p w14:paraId="3BE4D7EC" w14:textId="1C48953E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b/>
                <w:sz w:val="20"/>
                <w:szCs w:val="20"/>
              </w:rPr>
              <w:t>Prophylactic neutrophil elastase inhibitor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53C3B92" w14:textId="774267CF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6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2C62AC8" w14:textId="37C8E3B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4 (21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763ECDD" w14:textId="385E1E8F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F82823A" w14:textId="26438589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2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CCAAE6B" w14:textId="0658D2E9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2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6923B24" w14:textId="151C5B6A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84C5A9E" w14:textId="77777777" w:rsidTr="0041623C">
        <w:tc>
          <w:tcPr>
            <w:tcW w:w="1974" w:type="pct"/>
          </w:tcPr>
          <w:p w14:paraId="1F5880CB" w14:textId="6B650C5B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 xml:space="preserve">Duration of anesthesia, </w:t>
            </w:r>
            <w:r w:rsidRPr="00E65097">
              <w:rPr>
                <w:rFonts w:ascii="Arial" w:hAnsi="Arial" w:cs="Arial"/>
                <w:sz w:val="20"/>
                <w:szCs w:val="20"/>
              </w:rPr>
              <w:t>mi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151A9DD" w14:textId="77777777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54EE4D03" w14:textId="77777777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550D621A" w14:textId="5168B54B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7D795C81" w14:textId="38B6A1C4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33DEB1A2" w14:textId="796F2A4C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01515591" w14:textId="77777777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</w:tr>
      <w:tr w:rsidR="009A69DB" w14:paraId="223A52A6" w14:textId="77777777" w:rsidTr="0041623C">
        <w:tc>
          <w:tcPr>
            <w:tcW w:w="1974" w:type="pct"/>
            <w:vAlign w:val="center"/>
          </w:tcPr>
          <w:p w14:paraId="5DBDAE68" w14:textId="3E0E6887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49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0D8BBE0" w14:textId="05A9C9B9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4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5AC5007" w14:textId="08C75752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1 (24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E86D33D" w14:textId="2EC3FE14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562BBED" w14:textId="08BF6948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7D05B19" w14:textId="189FE07B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F43AC6B" w14:textId="29873FCA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10AE628" w14:textId="77777777" w:rsidTr="0041623C">
        <w:tc>
          <w:tcPr>
            <w:tcW w:w="1974" w:type="pct"/>
            <w:vAlign w:val="center"/>
          </w:tcPr>
          <w:p w14:paraId="59835F6F" w14:textId="332062C4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500–59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FF10B27" w14:textId="3ACBC12C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D45AB3C" w14:textId="4C45758F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8 (21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4C7155B" w14:textId="2FF72147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48B27F1" w14:textId="0E6EB0C9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1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98800F9" w14:textId="48738C20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1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19A21AE" w14:textId="3BDD3DC7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9E7BBD0" w14:textId="77777777" w:rsidTr="0041623C">
        <w:tc>
          <w:tcPr>
            <w:tcW w:w="1974" w:type="pct"/>
            <w:vAlign w:val="center"/>
          </w:tcPr>
          <w:p w14:paraId="7500875A" w14:textId="34B89522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591–68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0556FB2" w14:textId="67078E06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8AADDFF" w14:textId="19AAA4A7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9 (22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E1373C7" w14:textId="36C47CBB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B4D6199" w14:textId="737D445E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2A60F4A" w14:textId="13D37F5E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7A54227" w14:textId="0178C34C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FF83CD5" w14:textId="77777777" w:rsidTr="0041623C">
        <w:tc>
          <w:tcPr>
            <w:tcW w:w="1974" w:type="pct"/>
            <w:vAlign w:val="center"/>
          </w:tcPr>
          <w:p w14:paraId="08C77CD6" w14:textId="0E969592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69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80CC12E" w14:textId="6370E611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C5BFEB1" w14:textId="3878FB8F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27 (31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046A53F" w14:textId="2AF1E6E7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13E064E" w14:textId="5CAFBCDB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3849C74" w14:textId="33CA0786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172E643" w14:textId="4E4DD84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E6C2E27" w14:textId="77777777" w:rsidTr="0041623C">
        <w:tc>
          <w:tcPr>
            <w:tcW w:w="1974" w:type="pct"/>
            <w:vAlign w:val="center"/>
          </w:tcPr>
          <w:p w14:paraId="61E56DB9" w14:textId="6B7BE0E8" w:rsidR="0041623C" w:rsidRPr="007F117E" w:rsidRDefault="000D20FB" w:rsidP="0041623C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Transfusion on the day of surger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9AF3BC8" w14:textId="4158A252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7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2953EE0" w14:textId="43580359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5 (22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299DB57" w14:textId="1D340503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380426A" w14:textId="4B49B7A0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1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A80C3FC" w14:textId="688F795E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1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8EB8578" w14:textId="249B8DB0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3906278" w14:textId="77777777" w:rsidTr="0041623C">
        <w:tc>
          <w:tcPr>
            <w:tcW w:w="1974" w:type="pct"/>
            <w:shd w:val="clear" w:color="auto" w:fill="auto"/>
            <w:vAlign w:val="center"/>
          </w:tcPr>
          <w:p w14:paraId="207F64D6" w14:textId="57CA4777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Teaching hospital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24C2A87" w14:textId="4CB5039F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,2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3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F084D24" w14:textId="08DA7E77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81 (63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C843E97" w14:textId="72EB2949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861D888" w14:textId="11FEB53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63.6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CBCC3A7" w14:textId="632FF53F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63.6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0AACD3D" w14:textId="7BEBA2F5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A699599" w14:textId="77777777" w:rsidTr="0041623C">
        <w:tc>
          <w:tcPr>
            <w:tcW w:w="1974" w:type="pct"/>
            <w:shd w:val="clear" w:color="auto" w:fill="auto"/>
            <w:vAlign w:val="center"/>
          </w:tcPr>
          <w:p w14:paraId="77F9B256" w14:textId="3F4C6325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Hospital volume</w:t>
            </w:r>
            <w:r w:rsidRPr="007F117E">
              <w:rPr>
                <w:rFonts w:ascii="Arial" w:hAnsi="Arial" w:cs="Arial"/>
                <w:sz w:val="20"/>
                <w:szCs w:val="20"/>
              </w:rPr>
              <w:t>, cases/year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13B7B2A" w14:textId="36C90F0E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21F0BFB8" w14:textId="413559F6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2BF7B7EF" w14:textId="062D67D0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5958073E" w14:textId="12EF6CCB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211AB0F0" w14:textId="51A71C24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1802B1BE" w14:textId="685D4CAF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1678CC30" w14:textId="77777777" w:rsidTr="0041623C">
        <w:tc>
          <w:tcPr>
            <w:tcW w:w="1974" w:type="pct"/>
            <w:shd w:val="clear" w:color="auto" w:fill="auto"/>
            <w:vAlign w:val="center"/>
          </w:tcPr>
          <w:p w14:paraId="7F9CE4AC" w14:textId="5E6E94D0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7.</w:t>
            </w:r>
            <w:r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0FD8F5F" w14:textId="33AFF236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2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A721723" w14:textId="27C5DB3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1 (23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5EE7B92" w14:textId="62586ADB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907726C" w14:textId="6F6ECE5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DBD5FAA" w14:textId="41E05385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50BF311" w14:textId="19D78CB7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B445FD7" w14:textId="77777777" w:rsidTr="0041623C">
        <w:tc>
          <w:tcPr>
            <w:tcW w:w="1974" w:type="pct"/>
            <w:shd w:val="clear" w:color="auto" w:fill="auto"/>
            <w:vAlign w:val="center"/>
          </w:tcPr>
          <w:p w14:paraId="333E0E54" w14:textId="12A6672B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7.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7F117E">
              <w:rPr>
                <w:rFonts w:ascii="Arial" w:hAnsi="Arial" w:cs="Arial"/>
                <w:sz w:val="20"/>
                <w:szCs w:val="20"/>
              </w:rPr>
              <w:t>–19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EB86B87" w14:textId="36C20B62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3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4021108" w14:textId="49ABC0D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0 (31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E542477" w14:textId="0D71A70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D07CACA" w14:textId="32C9BE6B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1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EFB6DE3" w14:textId="55F0E2CB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1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EB39AC0" w14:textId="7D3DF7C2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6224C99" w14:textId="77777777" w:rsidTr="0041623C">
        <w:tc>
          <w:tcPr>
            <w:tcW w:w="1974" w:type="pct"/>
            <w:shd w:val="clear" w:color="auto" w:fill="auto"/>
            <w:vAlign w:val="center"/>
          </w:tcPr>
          <w:p w14:paraId="291D7567" w14:textId="4EF55302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0</w:t>
            </w:r>
            <w:r w:rsidRPr="007F117E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34</w:t>
            </w:r>
            <w:r w:rsidRPr="007F117E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A2DB008" w14:textId="1342EFF6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0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5C704E9" w14:textId="65CD137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3 (24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F144EF6" w14:textId="72BB8B5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92617FE" w14:textId="529377A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5736961" w14:textId="1539588B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4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79E7CAF" w14:textId="4D56BEEB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ECC9806" w14:textId="77777777" w:rsidTr="0041623C">
        <w:tc>
          <w:tcPr>
            <w:tcW w:w="1974" w:type="pct"/>
            <w:shd w:val="clear" w:color="auto" w:fill="auto"/>
            <w:vAlign w:val="center"/>
          </w:tcPr>
          <w:p w14:paraId="3CE14959" w14:textId="2CB689E1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</w:t>
            </w:r>
            <w:r>
              <w:rPr>
                <w:rFonts w:ascii="Arial" w:hAnsi="Arial" w:cs="Arial"/>
                <w:sz w:val="20"/>
                <w:szCs w:val="20"/>
              </w:rPr>
              <w:t>34</w:t>
            </w:r>
            <w:r w:rsidRPr="007F117E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9C7A4EA" w14:textId="331079B3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31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B0E66B8" w14:textId="4283C04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1 (21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2878626" w14:textId="4DB3867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4322976" w14:textId="2471B3F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36D5C8C" w14:textId="54069B52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584480B" w14:textId="13E71783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9317ABE" w14:textId="77777777" w:rsidTr="0041623C">
        <w:tc>
          <w:tcPr>
            <w:tcW w:w="1974" w:type="pct"/>
            <w:shd w:val="clear" w:color="auto" w:fill="auto"/>
            <w:vAlign w:val="center"/>
          </w:tcPr>
          <w:p w14:paraId="69F109B3" w14:textId="40F76770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Hospital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s’ </w:t>
            </w:r>
            <w:r w:rsidRPr="007F117E">
              <w:rPr>
                <w:rFonts w:ascii="Arial" w:hAnsi="Arial" w:cs="Arial"/>
                <w:b/>
                <w:sz w:val="20"/>
                <w:szCs w:val="20"/>
              </w:rPr>
              <w:t>early extubation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 proport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F0E0AF7" w14:textId="37FDE64B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38C797FF" w14:textId="3AA71C85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5C1EEB8D" w14:textId="6A642DC7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293F58DD" w14:textId="3686BF43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7E40EB8D" w14:textId="16F455A8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1B997530" w14:textId="5A535A03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7D54D862" w14:textId="77777777" w:rsidTr="0041623C">
        <w:tc>
          <w:tcPr>
            <w:tcW w:w="1974" w:type="pct"/>
            <w:shd w:val="clear" w:color="auto" w:fill="auto"/>
            <w:vAlign w:val="center"/>
          </w:tcPr>
          <w:p w14:paraId="2A3EAFBB" w14:textId="25AD73E6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1E85134" w14:textId="16C228ED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0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880218B" w14:textId="41D95E43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6938952" w14:textId="1DF3FC7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507CEA1" w14:textId="1074C29C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78EC70A" w14:textId="1C8175ED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B76883A" w14:textId="5EC2A0F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66FA3C66" w14:textId="77777777" w:rsidTr="0041623C">
        <w:tc>
          <w:tcPr>
            <w:tcW w:w="1974" w:type="pct"/>
            <w:shd w:val="clear" w:color="auto" w:fill="auto"/>
            <w:vAlign w:val="center"/>
          </w:tcPr>
          <w:p w14:paraId="3AFE1419" w14:textId="7A1FAFBE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7F117E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2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055DD85" w14:textId="20E9C3BF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1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9201A5F" w14:textId="1F7F32A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7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FA08D4C" w14:textId="15C17C9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D596DD4" w14:textId="6174EE53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AD75A53" w14:textId="2D95D679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2B0E2D1" w14:textId="3A3FF3A9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7E02F788" w14:textId="77777777" w:rsidTr="0041623C">
        <w:tc>
          <w:tcPr>
            <w:tcW w:w="1974" w:type="pct"/>
            <w:shd w:val="clear" w:color="auto" w:fill="auto"/>
            <w:vAlign w:val="center"/>
          </w:tcPr>
          <w:p w14:paraId="28EBF20B" w14:textId="5479358B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</w:t>
            </w:r>
            <w:r w:rsidRPr="007F117E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79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EB1536E" w14:textId="62C8B615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48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3DA8F14" w14:textId="31041D2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 w:rsidR="00264365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2AFF6AB" w14:textId="537490A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396B019" w14:textId="74270CA6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6EE8ED7" w14:textId="68519D79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8EAAD31" w14:textId="240F1BFC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047EAF47" w14:textId="77777777" w:rsidTr="0041623C">
        <w:tc>
          <w:tcPr>
            <w:tcW w:w="1974" w:type="pct"/>
            <w:shd w:val="clear" w:color="auto" w:fill="auto"/>
            <w:vAlign w:val="center"/>
          </w:tcPr>
          <w:p w14:paraId="52DF083A" w14:textId="53750562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8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14B8198" w14:textId="21841ADE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6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8B78CF8" w14:textId="7D172C3C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9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4A7DD63" w14:textId="63AA83A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6E4E9E6" w14:textId="25D22664" w:rsidR="0041623C" w:rsidRPr="007F117E" w:rsidRDefault="000D20FB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sz w:val="20"/>
                <w:szCs w:val="20"/>
              </w:rPr>
              <w:t>(1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6EDC23F" w14:textId="1E1309AB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sz w:val="20"/>
                <w:szCs w:val="20"/>
              </w:rPr>
              <w:t>(1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3</w:t>
            </w:r>
            <w:r w:rsidRPr="007F117E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7</w:t>
            </w:r>
            <w:r w:rsidRPr="007F117E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A41AC60" w14:textId="6862A0A0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10801CDD" w14:textId="77777777" w:rsidTr="0041623C">
        <w:tc>
          <w:tcPr>
            <w:tcW w:w="1974" w:type="pct"/>
            <w:shd w:val="clear" w:color="auto" w:fill="auto"/>
            <w:vAlign w:val="center"/>
          </w:tcPr>
          <w:p w14:paraId="0B16E673" w14:textId="720A122E" w:rsidR="0041623C" w:rsidRPr="007F117E" w:rsidRDefault="000D20FB" w:rsidP="0041623C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Fiscal year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8939156" w14:textId="40C98394" w:rsidR="0041623C" w:rsidRPr="007F117E" w:rsidRDefault="0041623C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203B55A1" w14:textId="7C0E0457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1F50BC9C" w14:textId="52E1CE5C" w:rsidR="0041623C" w:rsidRPr="007F117E" w:rsidRDefault="0041623C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77606C35" w14:textId="168DA439" w:rsidR="0041623C" w:rsidRPr="007F117E" w:rsidRDefault="0041623C" w:rsidP="0041623C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49242EA8" w14:textId="2AB901FA" w:rsidR="0041623C" w:rsidRPr="007F117E" w:rsidRDefault="0041623C" w:rsidP="0041623C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0C1EB12F" w14:textId="2278AC21" w:rsidR="0041623C" w:rsidRPr="007F117E" w:rsidRDefault="0041623C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6B295B65" w14:textId="77777777" w:rsidTr="0041623C">
        <w:tc>
          <w:tcPr>
            <w:tcW w:w="1974" w:type="pct"/>
            <w:shd w:val="clear" w:color="auto" w:fill="auto"/>
            <w:vAlign w:val="center"/>
          </w:tcPr>
          <w:p w14:paraId="1DDFF406" w14:textId="4B7CA3E0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010–2011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3A14453" w14:textId="36A8B944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51 (15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CC6FC31" w14:textId="0A27FC80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19 (12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8C5CE0E" w14:textId="724A272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77E91EE" w14:textId="0FFD5689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13.6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DB11CB2" w14:textId="5B66AF60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13.6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EA6AC35" w14:textId="237DC3C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BC39DC2" w14:textId="77777777" w:rsidTr="0041623C">
        <w:tc>
          <w:tcPr>
            <w:tcW w:w="1974" w:type="pct"/>
            <w:shd w:val="clear" w:color="auto" w:fill="auto"/>
            <w:vAlign w:val="center"/>
          </w:tcPr>
          <w:p w14:paraId="2CA43258" w14:textId="475FAEA0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012–2013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22C2F2A" w14:textId="3FF31F10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41A25E3" w14:textId="2D01909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6 (27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A2C682E" w14:textId="42D5C6C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4A58A12" w14:textId="5C382147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26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DAEBAD2" w14:textId="0D62CFF1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26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341BB85" w14:textId="2ACC4BD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B3435A2" w14:textId="77777777" w:rsidTr="0041623C">
        <w:tc>
          <w:tcPr>
            <w:tcW w:w="1974" w:type="pct"/>
            <w:shd w:val="clear" w:color="auto" w:fill="auto"/>
            <w:vAlign w:val="center"/>
          </w:tcPr>
          <w:p w14:paraId="6A87D70B" w14:textId="6BD0D90D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014–201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851C156" w14:textId="060FA685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372F6ED" w14:textId="1F0C26CD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77 (28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C77D783" w14:textId="4F894968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C938858" w14:textId="5CA9A094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27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2E263F3" w14:textId="22D010C4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27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2211BCC" w14:textId="7A862076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18AC5E8" w14:textId="77777777" w:rsidTr="0041623C">
        <w:tc>
          <w:tcPr>
            <w:tcW w:w="197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CFA4E22" w14:textId="628C255E" w:rsidR="0041623C" w:rsidRPr="007F117E" w:rsidRDefault="000D20FB" w:rsidP="0041623C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2016–2018</w:t>
            </w:r>
          </w:p>
        </w:tc>
        <w:tc>
          <w:tcPr>
            <w:tcW w:w="66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9456BA" w14:textId="765320F8" w:rsidR="0041623C" w:rsidRPr="007F117E" w:rsidRDefault="000D20FB" w:rsidP="0041623C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7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6.0)</w:t>
            </w:r>
          </w:p>
        </w:tc>
        <w:tc>
          <w:tcPr>
            <w:tcW w:w="61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ACFF876" w14:textId="4CFB03BA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3 (31.4)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7B8702" w14:textId="747C6895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54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8F71DC9" w14:textId="488DEAB2" w:rsidR="0041623C" w:rsidRPr="007F117E" w:rsidRDefault="000D20FB" w:rsidP="0041623C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32.7)</w:t>
            </w:r>
          </w:p>
        </w:tc>
        <w:tc>
          <w:tcPr>
            <w:tcW w:w="58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B3E7B7E" w14:textId="231FFC3B" w:rsidR="0041623C" w:rsidRPr="007F117E" w:rsidRDefault="000D20FB" w:rsidP="0041623C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ＭＳ 明朝" w:hAnsi="Arial" w:cs="Arial"/>
                <w:sz w:val="20"/>
                <w:szCs w:val="20"/>
              </w:rPr>
              <w:t>(32.7)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145197" w14:textId="06985943" w:rsidR="0041623C" w:rsidRPr="007F117E" w:rsidRDefault="000D20FB" w:rsidP="0041623C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</w:tbl>
    <w:bookmarkEnd w:id="3"/>
    <w:p w14:paraId="4E9F46EA" w14:textId="66B288B4" w:rsidR="00513737" w:rsidRPr="003F636C" w:rsidRDefault="000D20FB" w:rsidP="00513737">
      <w:pPr>
        <w:widowControl/>
        <w:jc w:val="left"/>
        <w:rPr>
          <w:rFonts w:ascii="Arial" w:hAnsi="Arial" w:cs="Arial"/>
          <w:sz w:val="20"/>
          <w:szCs w:val="20"/>
        </w:rPr>
      </w:pPr>
      <w:r w:rsidRPr="003F636C">
        <w:rPr>
          <w:rFonts w:ascii="Arial" w:hAnsi="Arial" w:cs="Arial"/>
          <w:sz w:val="20"/>
          <w:szCs w:val="20"/>
        </w:rPr>
        <w:t xml:space="preserve">Data are presented as </w:t>
      </w:r>
      <w:r w:rsidRPr="003F636C">
        <w:rPr>
          <w:rFonts w:ascii="Arial" w:hAnsi="Arial" w:cs="Arial"/>
          <w:i/>
          <w:sz w:val="20"/>
          <w:szCs w:val="20"/>
        </w:rPr>
        <w:t>n</w:t>
      </w:r>
      <w:r w:rsidRPr="003F636C">
        <w:rPr>
          <w:rFonts w:ascii="Arial" w:hAnsi="Arial" w:cs="Arial"/>
          <w:sz w:val="20"/>
          <w:szCs w:val="20"/>
        </w:rPr>
        <w:t xml:space="preserve"> (%).</w:t>
      </w:r>
    </w:p>
    <w:p w14:paraId="4F706822" w14:textId="0E24B8E1" w:rsidR="00513737" w:rsidRPr="003F636C" w:rsidRDefault="000D20FB" w:rsidP="00513737">
      <w:pPr>
        <w:widowControl/>
        <w:jc w:val="left"/>
        <w:rPr>
          <w:rFonts w:ascii="Arial" w:hAnsi="Arial" w:cs="Arial"/>
          <w:sz w:val="20"/>
          <w:szCs w:val="20"/>
        </w:rPr>
      </w:pPr>
      <w:r w:rsidRPr="00163A85">
        <w:rPr>
          <w:rFonts w:ascii="Arial" w:hAnsi="Arial" w:cs="Arial"/>
          <w:sz w:val="20"/>
          <w:szCs w:val="20"/>
        </w:rPr>
        <w:t>CEZ</w:t>
      </w:r>
      <w:r>
        <w:rPr>
          <w:rFonts w:ascii="Arial" w:hAnsi="Arial" w:cs="Arial"/>
          <w:sz w:val="20"/>
          <w:szCs w:val="20"/>
        </w:rPr>
        <w:t>,</w:t>
      </w:r>
      <w:r w:rsidRPr="00163A85">
        <w:rPr>
          <w:rFonts w:ascii="Arial" w:hAnsi="Arial" w:cs="Arial"/>
          <w:sz w:val="20"/>
          <w:szCs w:val="20"/>
        </w:rPr>
        <w:t xml:space="preserve"> cefazolin; ABPC/SBT</w:t>
      </w:r>
      <w:r>
        <w:rPr>
          <w:rFonts w:ascii="Arial" w:hAnsi="Arial" w:cs="Arial"/>
          <w:sz w:val="20"/>
          <w:szCs w:val="20"/>
        </w:rPr>
        <w:t>,</w:t>
      </w:r>
      <w:r w:rsidRPr="00163A85">
        <w:rPr>
          <w:rFonts w:ascii="Arial" w:hAnsi="Arial" w:cs="Arial"/>
          <w:sz w:val="20"/>
          <w:szCs w:val="20"/>
        </w:rPr>
        <w:t xml:space="preserve"> ampicillin</w:t>
      </w:r>
      <w:r>
        <w:rPr>
          <w:rFonts w:ascii="Arial" w:hAnsi="Arial" w:cs="Arial"/>
          <w:sz w:val="20"/>
          <w:szCs w:val="20"/>
        </w:rPr>
        <w:t>-</w:t>
      </w:r>
      <w:r w:rsidRPr="00163A85">
        <w:rPr>
          <w:rFonts w:ascii="Arial" w:hAnsi="Arial" w:cs="Arial"/>
          <w:sz w:val="20"/>
          <w:szCs w:val="20"/>
        </w:rPr>
        <w:t>sulbactam</w:t>
      </w:r>
      <w:r>
        <w:rPr>
          <w:rFonts w:ascii="Arial" w:hAnsi="Arial" w:cs="Arial"/>
          <w:sz w:val="20"/>
          <w:szCs w:val="20"/>
        </w:rPr>
        <w:t xml:space="preserve">; </w:t>
      </w:r>
      <w:r w:rsidRPr="003F636C">
        <w:rPr>
          <w:rFonts w:ascii="Arial" w:hAnsi="Arial" w:cs="Arial"/>
          <w:sz w:val="20"/>
          <w:szCs w:val="20"/>
        </w:rPr>
        <w:t>ASD, absolute standardized difference</w:t>
      </w:r>
    </w:p>
    <w:p w14:paraId="20542C8B" w14:textId="4B57C959" w:rsidR="00513737" w:rsidRPr="00F64549" w:rsidRDefault="000D20FB" w:rsidP="00513737">
      <w:pPr>
        <w:rPr>
          <w:rFonts w:ascii="Arial" w:hAnsi="Arial" w:cs="Arial"/>
          <w:sz w:val="20"/>
          <w:szCs w:val="20"/>
        </w:rPr>
      </w:pPr>
      <w:r w:rsidRPr="003F636C">
        <w:rPr>
          <w:rFonts w:ascii="Arial" w:hAnsi="Arial" w:cs="Arial"/>
          <w:sz w:val="20"/>
          <w:szCs w:val="20"/>
          <w:vertAlign w:val="superscript"/>
        </w:rPr>
        <w:t>a</w:t>
      </w:r>
      <w:r w:rsidR="00F64549" w:rsidRPr="00955E78">
        <w:rPr>
          <w:rFonts w:ascii="Arial" w:hAnsi="Arial" w:cs="Arial"/>
          <w:sz w:val="20"/>
          <w:szCs w:val="20"/>
        </w:rPr>
        <w:t xml:space="preserve">After overlap weighting, </w:t>
      </w:r>
      <w:r w:rsidR="00F64549">
        <w:rPr>
          <w:rFonts w:ascii="Arial" w:hAnsi="Arial" w:cs="Arial"/>
          <w:sz w:val="20"/>
          <w:szCs w:val="20"/>
        </w:rPr>
        <w:t>one</w:t>
      </w:r>
      <w:r w:rsidR="00F64549" w:rsidRPr="00955E78">
        <w:rPr>
          <w:rFonts w:ascii="Arial" w:hAnsi="Arial" w:cs="Arial"/>
          <w:sz w:val="20"/>
          <w:szCs w:val="20"/>
        </w:rPr>
        <w:t xml:space="preserve"> individual no longer represents </w:t>
      </w:r>
      <w:r w:rsidR="00F64549">
        <w:rPr>
          <w:rFonts w:ascii="Arial" w:hAnsi="Arial" w:cs="Arial"/>
          <w:sz w:val="20"/>
          <w:szCs w:val="20"/>
        </w:rPr>
        <w:t>one</w:t>
      </w:r>
      <w:r w:rsidR="00F64549" w:rsidRPr="00955E78">
        <w:rPr>
          <w:rFonts w:ascii="Arial" w:hAnsi="Arial" w:cs="Arial"/>
          <w:sz w:val="20"/>
          <w:szCs w:val="20"/>
        </w:rPr>
        <w:t xml:space="preserve"> data entity and thus</w:t>
      </w:r>
      <w:r w:rsidR="00C36399">
        <w:rPr>
          <w:rFonts w:ascii="Arial" w:hAnsi="Arial" w:cs="Arial"/>
          <w:sz w:val="20"/>
          <w:szCs w:val="20"/>
        </w:rPr>
        <w:t>, the</w:t>
      </w:r>
      <w:r w:rsidR="00F64549" w:rsidRPr="00955E78">
        <w:rPr>
          <w:rFonts w:ascii="Arial" w:hAnsi="Arial" w:cs="Arial"/>
          <w:sz w:val="20"/>
          <w:szCs w:val="20"/>
        </w:rPr>
        <w:t xml:space="preserve"> raw counts are not</w:t>
      </w:r>
      <w:r w:rsidR="00F64549">
        <w:rPr>
          <w:rFonts w:ascii="Arial" w:hAnsi="Arial" w:cs="Arial" w:hint="eastAsia"/>
          <w:sz w:val="20"/>
          <w:szCs w:val="20"/>
        </w:rPr>
        <w:t xml:space="preserve"> </w:t>
      </w:r>
      <w:r w:rsidR="00F64549" w:rsidRPr="00955E78">
        <w:rPr>
          <w:rFonts w:ascii="Arial" w:hAnsi="Arial" w:cs="Arial"/>
          <w:sz w:val="20"/>
          <w:szCs w:val="20"/>
        </w:rPr>
        <w:t>reported after overlap weighting.</w:t>
      </w:r>
    </w:p>
    <w:p w14:paraId="649DD8B2" w14:textId="37605956" w:rsidR="000B0A10" w:rsidRPr="00602317" w:rsidRDefault="000D20FB" w:rsidP="00BA1C82">
      <w:pPr>
        <w:widowControl/>
        <w:jc w:val="left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4"/>
          <w:szCs w:val="24"/>
        </w:rPr>
        <w:br w:type="page"/>
      </w:r>
      <w:r w:rsidRPr="00602317">
        <w:rPr>
          <w:rFonts w:ascii="Arial" w:hAnsi="Arial" w:cs="Arial"/>
          <w:b/>
          <w:sz w:val="22"/>
          <w:szCs w:val="22"/>
        </w:rPr>
        <w:lastRenderedPageBreak/>
        <w:t xml:space="preserve">Supplemental Table </w:t>
      </w:r>
      <w:r w:rsidR="005F264D" w:rsidRPr="00602317">
        <w:rPr>
          <w:rFonts w:ascii="Arial" w:hAnsi="Arial" w:cs="Arial"/>
          <w:b/>
          <w:sz w:val="22"/>
          <w:szCs w:val="22"/>
        </w:rPr>
        <w:t>3</w:t>
      </w:r>
      <w:r w:rsidRPr="00602317">
        <w:rPr>
          <w:rFonts w:ascii="Arial" w:hAnsi="Arial" w:cs="Arial"/>
          <w:b/>
          <w:sz w:val="22"/>
          <w:szCs w:val="22"/>
        </w:rPr>
        <w:t>.</w:t>
      </w:r>
      <w:r w:rsidRPr="00602317">
        <w:rPr>
          <w:rFonts w:ascii="Arial" w:hAnsi="Arial" w:cs="Arial"/>
          <w:sz w:val="22"/>
          <w:szCs w:val="22"/>
        </w:rPr>
        <w:t xml:space="preserve"> </w:t>
      </w:r>
      <w:r w:rsidRPr="00602317">
        <w:rPr>
          <w:rFonts w:ascii="Arial" w:hAnsi="Arial" w:cs="Arial"/>
          <w:b/>
          <w:sz w:val="22"/>
          <w:szCs w:val="22"/>
        </w:rPr>
        <w:t xml:space="preserve">Background characteristics of </w:t>
      </w:r>
      <w:r w:rsidR="00163A85" w:rsidRPr="00602317">
        <w:rPr>
          <w:rFonts w:ascii="Arial" w:hAnsi="Arial" w:cs="Arial"/>
          <w:b/>
          <w:sz w:val="22"/>
          <w:szCs w:val="22"/>
        </w:rPr>
        <w:t xml:space="preserve">patients after </w:t>
      </w:r>
      <w:r w:rsidRPr="00602317">
        <w:rPr>
          <w:rFonts w:ascii="Arial" w:hAnsi="Arial" w:cs="Arial"/>
          <w:b/>
          <w:sz w:val="22"/>
          <w:szCs w:val="22"/>
        </w:rPr>
        <w:t>propensity score</w:t>
      </w:r>
      <w:r w:rsidR="00BA1C82" w:rsidRPr="00602317">
        <w:rPr>
          <w:rFonts w:ascii="Arial" w:hAnsi="Arial" w:cs="Arial"/>
          <w:b/>
          <w:sz w:val="22"/>
          <w:szCs w:val="22"/>
        </w:rPr>
        <w:t xml:space="preserve"> </w:t>
      </w:r>
      <w:r w:rsidRPr="00602317">
        <w:rPr>
          <w:rFonts w:ascii="Arial" w:hAnsi="Arial" w:cs="Arial"/>
          <w:b/>
          <w:sz w:val="22"/>
          <w:szCs w:val="22"/>
        </w:rPr>
        <w:t>match</w:t>
      </w:r>
      <w:r w:rsidR="00163A85" w:rsidRPr="00602317">
        <w:rPr>
          <w:rFonts w:ascii="Arial" w:hAnsi="Arial" w:cs="Arial"/>
          <w:b/>
          <w:sz w:val="22"/>
          <w:szCs w:val="22"/>
        </w:rPr>
        <w:t>ing</w:t>
      </w:r>
    </w:p>
    <w:tbl>
      <w:tblPr>
        <w:tblStyle w:val="2"/>
        <w:tblW w:w="35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5"/>
        <w:gridCol w:w="1445"/>
        <w:gridCol w:w="1330"/>
        <w:gridCol w:w="656"/>
      </w:tblGrid>
      <w:tr w:rsidR="009A69DB" w14:paraId="673615A1" w14:textId="77777777" w:rsidTr="00582B04">
        <w:trPr>
          <w:trHeight w:val="360"/>
        </w:trPr>
        <w:tc>
          <w:tcPr>
            <w:tcW w:w="2771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5920074" w14:textId="77777777" w:rsidR="00F2775F" w:rsidRPr="00582B04" w:rsidRDefault="000D20FB" w:rsidP="007156A6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Variable</w:t>
            </w:r>
          </w:p>
        </w:tc>
        <w:tc>
          <w:tcPr>
            <w:tcW w:w="2229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D284F62" w14:textId="6AAD7B7A" w:rsidR="00F2775F" w:rsidRPr="00582B04" w:rsidRDefault="000D20FB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Propensity score matching</w:t>
            </w:r>
          </w:p>
        </w:tc>
      </w:tr>
      <w:tr w:rsidR="009A69DB" w14:paraId="760E3260" w14:textId="77777777" w:rsidTr="00BA1C82">
        <w:trPr>
          <w:trHeight w:val="360"/>
        </w:trPr>
        <w:tc>
          <w:tcPr>
            <w:tcW w:w="2771" w:type="pct"/>
            <w:vMerge/>
            <w:shd w:val="clear" w:color="auto" w:fill="auto"/>
            <w:vAlign w:val="center"/>
          </w:tcPr>
          <w:p w14:paraId="20E8A405" w14:textId="77777777" w:rsidR="00F2775F" w:rsidRPr="00582B04" w:rsidRDefault="00F2775F" w:rsidP="007156A6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939" w:type="pct"/>
            <w:shd w:val="clear" w:color="auto" w:fill="auto"/>
            <w:vAlign w:val="center"/>
          </w:tcPr>
          <w:p w14:paraId="17E92830" w14:textId="77777777" w:rsidR="00F2775F" w:rsidRPr="00582B04" w:rsidRDefault="000D20FB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CEZ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6B78124" w14:textId="77777777" w:rsidR="00F2775F" w:rsidRPr="00582B04" w:rsidRDefault="000D20FB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ABPC/SBT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8E23BC3" w14:textId="77777777" w:rsidR="00F2775F" w:rsidRPr="00582B04" w:rsidRDefault="000D20FB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ASD</w:t>
            </w:r>
          </w:p>
        </w:tc>
      </w:tr>
      <w:tr w:rsidR="009A69DB" w14:paraId="44EC53A3" w14:textId="77777777" w:rsidTr="00582B04">
        <w:trPr>
          <w:trHeight w:val="360"/>
        </w:trPr>
        <w:tc>
          <w:tcPr>
            <w:tcW w:w="2771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9AF74CE" w14:textId="77777777" w:rsidR="00F2775F" w:rsidRPr="00582B04" w:rsidRDefault="00F2775F" w:rsidP="007156A6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93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B20B3E9" w14:textId="09B5E201" w:rsidR="00F2775F" w:rsidRPr="00582B04" w:rsidRDefault="000D20FB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582B04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1686)</w:t>
            </w:r>
          </w:p>
        </w:tc>
        <w:tc>
          <w:tcPr>
            <w:tcW w:w="86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A2F0E0" w14:textId="727B17FF" w:rsidR="00F2775F" w:rsidRPr="00582B04" w:rsidRDefault="000D20FB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582B04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1686)</w:t>
            </w:r>
          </w:p>
        </w:tc>
        <w:tc>
          <w:tcPr>
            <w:tcW w:w="42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FF8555" w14:textId="77777777" w:rsidR="00F2775F" w:rsidRPr="00582B04" w:rsidRDefault="00F2775F" w:rsidP="007156A6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7B54827E" w14:textId="77777777" w:rsidTr="00582B04">
        <w:tc>
          <w:tcPr>
            <w:tcW w:w="277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515AA6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 xml:space="preserve">Sex, </w:t>
            </w:r>
            <w:r w:rsidRPr="00582B04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93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0F6242" w14:textId="137D5BA2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57 (86.4)</w:t>
            </w:r>
          </w:p>
        </w:tc>
        <w:tc>
          <w:tcPr>
            <w:tcW w:w="86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392A2F" w14:textId="2872808C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42 (85.5)</w:t>
            </w:r>
          </w:p>
        </w:tc>
        <w:tc>
          <w:tcPr>
            <w:tcW w:w="42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A142D5C" w14:textId="4C7AF25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6</w:t>
            </w:r>
          </w:p>
        </w:tc>
      </w:tr>
      <w:tr w:rsidR="009A69DB" w14:paraId="0BDDEF82" w14:textId="77777777" w:rsidTr="00582B04">
        <w:tc>
          <w:tcPr>
            <w:tcW w:w="2771" w:type="pct"/>
            <w:shd w:val="clear" w:color="auto" w:fill="auto"/>
            <w:vAlign w:val="center"/>
          </w:tcPr>
          <w:p w14:paraId="741F050B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 xml:space="preserve">Age, </w:t>
            </w:r>
            <w:r w:rsidRPr="00582B04">
              <w:rPr>
                <w:rFonts w:ascii="Arial" w:hAnsi="Arial" w:cs="Arial"/>
                <w:sz w:val="20"/>
                <w:szCs w:val="20"/>
              </w:rPr>
              <w:t>years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5117F24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6B476390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2CC38333" w14:textId="65901B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219470EA" w14:textId="77777777" w:rsidTr="00582B04">
        <w:tc>
          <w:tcPr>
            <w:tcW w:w="2771" w:type="pct"/>
            <w:shd w:val="clear" w:color="auto" w:fill="auto"/>
            <w:vAlign w:val="center"/>
          </w:tcPr>
          <w:p w14:paraId="5C3A0B97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18–59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39DB96FE" w14:textId="78FCDEED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13 (18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83C60C5" w14:textId="47AD1A5B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24 (19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F593EE1" w14:textId="78F9BAFE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7</w:t>
            </w:r>
          </w:p>
        </w:tc>
      </w:tr>
      <w:tr w:rsidR="009A69DB" w14:paraId="04707CB7" w14:textId="77777777" w:rsidTr="00582B04">
        <w:tc>
          <w:tcPr>
            <w:tcW w:w="2771" w:type="pct"/>
            <w:shd w:val="clear" w:color="auto" w:fill="auto"/>
            <w:vAlign w:val="center"/>
          </w:tcPr>
          <w:p w14:paraId="56BC8424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60–64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9264FB1" w14:textId="4EAECC8C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4 (16.8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DCC0161" w14:textId="37D5A19C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15 (18.7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465DDC66" w14:textId="2DA27FD6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8</w:t>
            </w:r>
          </w:p>
        </w:tc>
      </w:tr>
      <w:tr w:rsidR="009A69DB" w14:paraId="2E68D045" w14:textId="77777777" w:rsidTr="00582B04">
        <w:tc>
          <w:tcPr>
            <w:tcW w:w="2771" w:type="pct"/>
            <w:shd w:val="clear" w:color="auto" w:fill="auto"/>
            <w:vAlign w:val="center"/>
          </w:tcPr>
          <w:p w14:paraId="6A6D1986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65–69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67912FC" w14:textId="40CA20D5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3 (23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DDA3E51" w14:textId="7EE180C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6 (22.9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8956B23" w14:textId="2F42833F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4</w:t>
            </w:r>
          </w:p>
        </w:tc>
      </w:tr>
      <w:tr w:rsidR="009A69DB" w14:paraId="480FEAE4" w14:textId="77777777" w:rsidTr="00582B04">
        <w:tc>
          <w:tcPr>
            <w:tcW w:w="2771" w:type="pct"/>
            <w:shd w:val="clear" w:color="auto" w:fill="auto"/>
            <w:vAlign w:val="center"/>
          </w:tcPr>
          <w:p w14:paraId="060AACFA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70–74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29AB85A" w14:textId="43A01B3B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4 (22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49F441D" w14:textId="315B3A1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3 (21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4D04EA32" w14:textId="32C05EAB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6</w:t>
            </w:r>
          </w:p>
        </w:tc>
      </w:tr>
      <w:tr w:rsidR="009A69DB" w14:paraId="5AE59ABE" w14:textId="77777777" w:rsidTr="00582B04">
        <w:tc>
          <w:tcPr>
            <w:tcW w:w="2771" w:type="pct"/>
            <w:shd w:val="clear" w:color="auto" w:fill="auto"/>
            <w:vAlign w:val="center"/>
          </w:tcPr>
          <w:p w14:paraId="25B3101C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≥ 75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17DCF7F" w14:textId="2ECFF0D6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12 (18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28E265C" w14:textId="23A00D3C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8 (17.7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2626E7E" w14:textId="2C722A7C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2</w:t>
            </w:r>
          </w:p>
        </w:tc>
      </w:tr>
      <w:tr w:rsidR="009A69DB" w14:paraId="68C70063" w14:textId="77777777" w:rsidTr="00582B04">
        <w:tc>
          <w:tcPr>
            <w:tcW w:w="2771" w:type="pct"/>
            <w:shd w:val="clear" w:color="auto" w:fill="auto"/>
            <w:vAlign w:val="center"/>
          </w:tcPr>
          <w:p w14:paraId="356E587F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 xml:space="preserve">Body mass index, </w:t>
            </w:r>
            <w:r w:rsidRPr="00582B04">
              <w:rPr>
                <w:rFonts w:ascii="Arial" w:hAnsi="Arial" w:cs="Arial"/>
                <w:sz w:val="20"/>
                <w:szCs w:val="20"/>
              </w:rPr>
              <w:t>kg/m</w:t>
            </w:r>
            <w:r w:rsidRPr="00582B04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545C212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403326BF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0562510C" w14:textId="647A9CF0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682E20AE" w14:textId="77777777" w:rsidTr="00582B04">
        <w:tc>
          <w:tcPr>
            <w:tcW w:w="2771" w:type="pct"/>
            <w:shd w:val="clear" w:color="auto" w:fill="auto"/>
            <w:vAlign w:val="center"/>
          </w:tcPr>
          <w:p w14:paraId="3566BA72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&lt;16.0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10B7125" w14:textId="5B216512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 (3.0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F006816" w14:textId="76FD91A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 (2.9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DA6176A" w14:textId="4FEFDFCB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7</w:t>
            </w:r>
          </w:p>
        </w:tc>
      </w:tr>
      <w:tr w:rsidR="009A69DB" w14:paraId="7F0DF13A" w14:textId="77777777" w:rsidTr="00582B04">
        <w:tc>
          <w:tcPr>
            <w:tcW w:w="2771" w:type="pct"/>
            <w:shd w:val="clear" w:color="auto" w:fill="auto"/>
            <w:vAlign w:val="center"/>
          </w:tcPr>
          <w:p w14:paraId="4CA89B49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16.0–18.4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B5A24D2" w14:textId="4219B688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4 (14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4C437C4E" w14:textId="7F7091E0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1 (14.9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404AB74" w14:textId="22F2AA14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2</w:t>
            </w:r>
          </w:p>
        </w:tc>
      </w:tr>
      <w:tr w:rsidR="009A69DB" w14:paraId="7BD1D688" w14:textId="77777777" w:rsidTr="00582B04">
        <w:tc>
          <w:tcPr>
            <w:tcW w:w="2771" w:type="pct"/>
            <w:shd w:val="clear" w:color="auto" w:fill="auto"/>
            <w:vAlign w:val="center"/>
          </w:tcPr>
          <w:p w14:paraId="54EC4218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18.5–22.9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6B06EA9" w14:textId="3739D7E5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24 (48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991F800" w14:textId="2446984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46 (50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FE3F117" w14:textId="35D34659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6</w:t>
            </w:r>
          </w:p>
        </w:tc>
      </w:tr>
      <w:tr w:rsidR="009A69DB" w14:paraId="73A249D1" w14:textId="77777777" w:rsidTr="00582B04">
        <w:tc>
          <w:tcPr>
            <w:tcW w:w="2771" w:type="pct"/>
            <w:shd w:val="clear" w:color="auto" w:fill="auto"/>
            <w:vAlign w:val="center"/>
          </w:tcPr>
          <w:p w14:paraId="3C201FFC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3.0–27.4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3777D4B3" w14:textId="7CCBBE18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6 (27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B279BD1" w14:textId="0F46020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4 (27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9914AAA" w14:textId="4B3EB29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3</w:t>
            </w:r>
          </w:p>
        </w:tc>
      </w:tr>
      <w:tr w:rsidR="009A69DB" w14:paraId="04AEB88F" w14:textId="77777777" w:rsidTr="00582B04">
        <w:tc>
          <w:tcPr>
            <w:tcW w:w="2771" w:type="pct"/>
            <w:shd w:val="clear" w:color="auto" w:fill="auto"/>
            <w:vAlign w:val="center"/>
          </w:tcPr>
          <w:p w14:paraId="33F6C286" w14:textId="7E4BB8EF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≥27.5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C91623A" w14:textId="3A801DBB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101 (6.0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07212DB" w14:textId="2248600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6 (4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34A0F7D" w14:textId="4FC01BB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7</w:t>
            </w:r>
          </w:p>
        </w:tc>
      </w:tr>
      <w:tr w:rsidR="009A69DB" w14:paraId="51076C7E" w14:textId="77777777" w:rsidTr="00582B04">
        <w:tc>
          <w:tcPr>
            <w:tcW w:w="2771" w:type="pct"/>
            <w:shd w:val="clear" w:color="auto" w:fill="auto"/>
            <w:vAlign w:val="center"/>
          </w:tcPr>
          <w:p w14:paraId="3DEB0A36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Smoking index</w:t>
            </w:r>
            <w:r w:rsidRPr="00582B04">
              <w:rPr>
                <w:rFonts w:ascii="Arial" w:hAnsi="Arial" w:cs="Arial"/>
                <w:sz w:val="20"/>
                <w:szCs w:val="20"/>
              </w:rPr>
              <w:t>, pack-years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CF37F4C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246783F7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323E703A" w14:textId="4EE394EE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372DA9AA" w14:textId="77777777" w:rsidTr="00582B04">
        <w:tc>
          <w:tcPr>
            <w:tcW w:w="2771" w:type="pct"/>
            <w:shd w:val="clear" w:color="auto" w:fill="auto"/>
            <w:vAlign w:val="center"/>
          </w:tcPr>
          <w:p w14:paraId="24D9EF99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0–5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7C9818B" w14:textId="2B5C5CD4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6 (23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87B9DD7" w14:textId="3275BDE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7 (23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96333F8" w14:textId="7C6D90D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3</w:t>
            </w:r>
          </w:p>
        </w:tc>
      </w:tr>
      <w:tr w:rsidR="009A69DB" w14:paraId="09C81D53" w14:textId="77777777" w:rsidTr="00582B04">
        <w:tc>
          <w:tcPr>
            <w:tcW w:w="2771" w:type="pct"/>
            <w:shd w:val="clear" w:color="auto" w:fill="auto"/>
            <w:vAlign w:val="center"/>
          </w:tcPr>
          <w:p w14:paraId="6DD2A989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6–20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5BED140" w14:textId="05DF07FD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89 (11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446E4E0E" w14:textId="788665AF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77 (10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6B545B4" w14:textId="2F3300D5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3</w:t>
            </w:r>
          </w:p>
        </w:tc>
      </w:tr>
      <w:tr w:rsidR="009A69DB" w14:paraId="476E4501" w14:textId="77777777" w:rsidTr="00582B04">
        <w:tc>
          <w:tcPr>
            <w:tcW w:w="2771" w:type="pct"/>
            <w:shd w:val="clear" w:color="auto" w:fill="auto"/>
            <w:vAlign w:val="center"/>
          </w:tcPr>
          <w:p w14:paraId="5D19BFBC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1–40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3FDD6D2F" w14:textId="54168DDE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5 (22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CB26E68" w14:textId="7DD45C8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7 (23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4424673" w14:textId="55FAE30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7</w:t>
            </w:r>
          </w:p>
        </w:tc>
      </w:tr>
      <w:tr w:rsidR="009A69DB" w14:paraId="1CB2A779" w14:textId="77777777" w:rsidTr="00582B04">
        <w:tc>
          <w:tcPr>
            <w:tcW w:w="2771" w:type="pct"/>
            <w:shd w:val="clear" w:color="auto" w:fill="auto"/>
            <w:vAlign w:val="center"/>
          </w:tcPr>
          <w:p w14:paraId="6C5A141F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≥41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6C2E485" w14:textId="33019584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5 (26.4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DC59484" w14:textId="5663BE28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4 (26.3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FDF4964" w14:textId="79298BFA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1</w:t>
            </w:r>
          </w:p>
        </w:tc>
      </w:tr>
      <w:tr w:rsidR="009A69DB" w14:paraId="63C49821" w14:textId="77777777" w:rsidTr="00582B04">
        <w:tc>
          <w:tcPr>
            <w:tcW w:w="2771" w:type="pct"/>
            <w:shd w:val="clear" w:color="auto" w:fill="auto"/>
            <w:vAlign w:val="center"/>
          </w:tcPr>
          <w:p w14:paraId="0CCF889A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0B845E7" w14:textId="492FB11E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1 (16.7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85E6D1D" w14:textId="5CC13C40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1 (17.3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98C9BDF" w14:textId="7B10C418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6</w:t>
            </w:r>
          </w:p>
        </w:tc>
      </w:tr>
      <w:tr w:rsidR="009A69DB" w14:paraId="5EA602FF" w14:textId="77777777" w:rsidTr="00582B04">
        <w:tc>
          <w:tcPr>
            <w:tcW w:w="2771" w:type="pct"/>
            <w:shd w:val="clear" w:color="auto" w:fill="auto"/>
            <w:vAlign w:val="center"/>
          </w:tcPr>
          <w:p w14:paraId="080D0A33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Barthel index &lt;95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74D02B1" w14:textId="5BC0710B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7 (1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06D3B08" w14:textId="4979725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0 (1.8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97E9020" w14:textId="23FE678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</w:tr>
      <w:tr w:rsidR="009A69DB" w14:paraId="27F59F0E" w14:textId="77777777" w:rsidTr="00582B04">
        <w:tc>
          <w:tcPr>
            <w:tcW w:w="2771" w:type="pct"/>
            <w:shd w:val="clear" w:color="auto" w:fill="auto"/>
            <w:vAlign w:val="center"/>
          </w:tcPr>
          <w:p w14:paraId="21CDDF62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Comorbidities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1FF77E8" w14:textId="23E314F8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70A80028" w14:textId="77777777" w:rsidR="00582B04" w:rsidRPr="00582B04" w:rsidRDefault="00582B04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781AE88D" w14:textId="0BD53DF7" w:rsidR="00582B04" w:rsidRPr="00582B04" w:rsidRDefault="00582B04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</w:tr>
      <w:tr w:rsidR="009A69DB" w14:paraId="6A6C7EDB" w14:textId="77777777" w:rsidTr="00582B04">
        <w:tc>
          <w:tcPr>
            <w:tcW w:w="2771" w:type="pct"/>
            <w:shd w:val="clear" w:color="auto" w:fill="auto"/>
            <w:vAlign w:val="center"/>
          </w:tcPr>
          <w:p w14:paraId="14E3A452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Charlson comorbidity index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C239528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7C1E28A6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2C0A51BB" w14:textId="0EB6D57F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54B63389" w14:textId="77777777" w:rsidTr="00582B04">
        <w:tc>
          <w:tcPr>
            <w:tcW w:w="2771" w:type="pct"/>
            <w:shd w:val="clear" w:color="auto" w:fill="auto"/>
            <w:vAlign w:val="center"/>
          </w:tcPr>
          <w:p w14:paraId="5F4B912A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10CF0E4" w14:textId="422FBC8D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08 (77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882459B" w14:textId="6259153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25 (78.6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8B4F8A4" w14:textId="41F8A43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4</w:t>
            </w:r>
          </w:p>
        </w:tc>
      </w:tr>
      <w:tr w:rsidR="009A69DB" w14:paraId="284A678F" w14:textId="77777777" w:rsidTr="00582B04">
        <w:tc>
          <w:tcPr>
            <w:tcW w:w="2771" w:type="pct"/>
            <w:shd w:val="clear" w:color="auto" w:fill="auto"/>
            <w:vAlign w:val="center"/>
          </w:tcPr>
          <w:p w14:paraId="6CE402C2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3–4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24AAD37" w14:textId="76EE79AD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67 (15.8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5E3B747" w14:textId="09407EA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2 (14.9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BFADD4A" w14:textId="32C491E5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5</w:t>
            </w:r>
          </w:p>
        </w:tc>
      </w:tr>
      <w:tr w:rsidR="009A69DB" w14:paraId="42489ADB" w14:textId="77777777" w:rsidTr="00582B04">
        <w:tc>
          <w:tcPr>
            <w:tcW w:w="2771" w:type="pct"/>
            <w:shd w:val="clear" w:color="auto" w:fill="auto"/>
            <w:vAlign w:val="center"/>
          </w:tcPr>
          <w:p w14:paraId="49738E99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≥5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1325F84" w14:textId="67262419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1 (6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4874649" w14:textId="4413BA1E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9 (6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44A037C2" w14:textId="23D914E5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5</w:t>
            </w:r>
          </w:p>
        </w:tc>
      </w:tr>
      <w:tr w:rsidR="009A69DB" w14:paraId="62ABD2C8" w14:textId="77777777" w:rsidTr="00582B04">
        <w:tc>
          <w:tcPr>
            <w:tcW w:w="2771" w:type="pct"/>
            <w:shd w:val="clear" w:color="auto" w:fill="auto"/>
            <w:vAlign w:val="center"/>
          </w:tcPr>
          <w:p w14:paraId="76699AED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Hypertensio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C695EFF" w14:textId="3BF43B3A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2 (24.4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16E41DE" w14:textId="2308582F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3 (23.9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DE1A455" w14:textId="4C15CDA3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2</w:t>
            </w:r>
          </w:p>
        </w:tc>
      </w:tr>
      <w:tr w:rsidR="009A69DB" w14:paraId="049095EF" w14:textId="77777777" w:rsidTr="00582B04">
        <w:tc>
          <w:tcPr>
            <w:tcW w:w="2771" w:type="pct"/>
            <w:shd w:val="clear" w:color="auto" w:fill="auto"/>
            <w:vAlign w:val="center"/>
          </w:tcPr>
          <w:p w14:paraId="74C22110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Diabetes mellitus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67B5DEB" w14:textId="6B00A8D3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23 (13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55CEEAFE" w14:textId="70BF5B57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36 (14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E19FE51" w14:textId="47F9B200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2</w:t>
            </w:r>
          </w:p>
        </w:tc>
      </w:tr>
      <w:tr w:rsidR="009A69DB" w14:paraId="5B4B11C6" w14:textId="77777777" w:rsidTr="00582B04">
        <w:tc>
          <w:tcPr>
            <w:tcW w:w="2771" w:type="pct"/>
            <w:shd w:val="clear" w:color="auto" w:fill="auto"/>
            <w:vAlign w:val="center"/>
          </w:tcPr>
          <w:p w14:paraId="39D4AA52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Chronic obstructive pulmonary disease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2E96E3FB" w14:textId="43F18A54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 (2.1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DB4E601" w14:textId="2E324440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3 (2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4FE89BB0" w14:textId="00902044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3</w:t>
            </w:r>
          </w:p>
        </w:tc>
      </w:tr>
      <w:tr w:rsidR="009A69DB" w14:paraId="5C9E7389" w14:textId="77777777" w:rsidTr="00582B04">
        <w:tc>
          <w:tcPr>
            <w:tcW w:w="2771" w:type="pct"/>
            <w:shd w:val="clear" w:color="auto" w:fill="auto"/>
            <w:vAlign w:val="center"/>
          </w:tcPr>
          <w:p w14:paraId="69F5ADAC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Renal failure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1148A09" w14:textId="3428C908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 (0.8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5C0039FC" w14:textId="6C24D45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 (0.8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FBD53AA" w14:textId="0E7C079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7</w:t>
            </w:r>
          </w:p>
        </w:tc>
      </w:tr>
      <w:tr w:rsidR="009A69DB" w14:paraId="184DAFE9" w14:textId="77777777" w:rsidTr="00582B04">
        <w:tc>
          <w:tcPr>
            <w:tcW w:w="2771" w:type="pct"/>
            <w:shd w:val="clear" w:color="auto" w:fill="auto"/>
            <w:vAlign w:val="center"/>
          </w:tcPr>
          <w:p w14:paraId="45C333D9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Liver disease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CA8E6F1" w14:textId="35433DA1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4 (6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6B0A6F6" w14:textId="31753A01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5 (5.6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201E523" w14:textId="04B22ED3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3</w:t>
            </w:r>
          </w:p>
        </w:tc>
      </w:tr>
      <w:tr w:rsidR="009A69DB" w14:paraId="326E7F76" w14:textId="77777777" w:rsidTr="00582B04">
        <w:tc>
          <w:tcPr>
            <w:tcW w:w="2771" w:type="pct"/>
            <w:shd w:val="clear" w:color="auto" w:fill="auto"/>
            <w:vAlign w:val="center"/>
          </w:tcPr>
          <w:p w14:paraId="77624101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Corticosteroid</w:t>
            </w:r>
            <w:r w:rsidRPr="00582B04">
              <w:rPr>
                <w:rFonts w:ascii="Arial" w:hAnsi="Arial" w:cs="Arial"/>
                <w:b/>
                <w:iCs/>
                <w:sz w:val="20"/>
                <w:szCs w:val="20"/>
              </w:rPr>
              <w:t xml:space="preserve"> use before surgery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F64A885" w14:textId="51D08661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 (0.3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3A1B230" w14:textId="66B94C44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 (0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D3D93F0" w14:textId="1E6FB1E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0</w:t>
            </w:r>
          </w:p>
        </w:tc>
      </w:tr>
      <w:tr w:rsidR="009A69DB" w14:paraId="7E51F560" w14:textId="77777777" w:rsidTr="00582B04">
        <w:tc>
          <w:tcPr>
            <w:tcW w:w="2771" w:type="pct"/>
            <w:shd w:val="clear" w:color="auto" w:fill="auto"/>
            <w:vAlign w:val="center"/>
          </w:tcPr>
          <w:p w14:paraId="541C9E5E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Preoperative transfusio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8F46772" w14:textId="6CB072A1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0 (1.8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3315E74" w14:textId="61AD635E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 (1.7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8013A0C" w14:textId="11B38499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9</w:t>
            </w:r>
          </w:p>
        </w:tc>
      </w:tr>
      <w:tr w:rsidR="009A69DB" w14:paraId="7FA3467E" w14:textId="77777777" w:rsidTr="00582B04">
        <w:tc>
          <w:tcPr>
            <w:tcW w:w="2771" w:type="pct"/>
            <w:shd w:val="clear" w:color="auto" w:fill="auto"/>
            <w:vAlign w:val="center"/>
          </w:tcPr>
          <w:p w14:paraId="293F57CA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Clinical stage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E17BA38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6F4FEE60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6878D8C7" w14:textId="1E279120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4CD3F586" w14:textId="77777777" w:rsidTr="00582B04">
        <w:tc>
          <w:tcPr>
            <w:tcW w:w="2771" w:type="pct"/>
            <w:shd w:val="clear" w:color="auto" w:fill="auto"/>
            <w:vAlign w:val="center"/>
          </w:tcPr>
          <w:p w14:paraId="35D43C0C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0–I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2A105DF8" w14:textId="06E64E5B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89 (29.0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50F1C31E" w14:textId="363F599E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6 (29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5D72F70" w14:textId="58F80234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9</w:t>
            </w:r>
          </w:p>
        </w:tc>
      </w:tr>
      <w:tr w:rsidR="009A69DB" w14:paraId="7B2137D7" w14:textId="77777777" w:rsidTr="00582B04">
        <w:tc>
          <w:tcPr>
            <w:tcW w:w="2771" w:type="pct"/>
            <w:shd w:val="clear" w:color="auto" w:fill="auto"/>
            <w:vAlign w:val="center"/>
          </w:tcPr>
          <w:p w14:paraId="7A7EE759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II–IV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17E4115" w14:textId="65D796FB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65 (63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393B74C" w14:textId="7E17A066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76 (63.8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4EB8B0B" w14:textId="77365AF1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</w:tr>
      <w:tr w:rsidR="009A69DB" w14:paraId="56834546" w14:textId="77777777" w:rsidTr="00582B04">
        <w:tc>
          <w:tcPr>
            <w:tcW w:w="2771" w:type="pct"/>
            <w:shd w:val="clear" w:color="auto" w:fill="auto"/>
            <w:vAlign w:val="center"/>
          </w:tcPr>
          <w:p w14:paraId="4468340F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lastRenderedPageBreak/>
              <w:t>Missing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CA1EE26" w14:textId="45D34F57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2 (7.8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B3A2BAE" w14:textId="79A351ED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4 (6.8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1AA8010" w14:textId="279323AC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1</w:t>
            </w:r>
          </w:p>
        </w:tc>
      </w:tr>
      <w:tr w:rsidR="009A69DB" w14:paraId="5D964348" w14:textId="77777777" w:rsidTr="00582B04">
        <w:tc>
          <w:tcPr>
            <w:tcW w:w="2771" w:type="pct"/>
            <w:shd w:val="clear" w:color="auto" w:fill="auto"/>
            <w:vAlign w:val="center"/>
          </w:tcPr>
          <w:p w14:paraId="0505637A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Preoperative treatment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3AC5F904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57EEE30C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02891FFA" w14:textId="1D1E5F34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18C15A43" w14:textId="77777777" w:rsidTr="00582B04">
        <w:tc>
          <w:tcPr>
            <w:tcW w:w="2771" w:type="pct"/>
            <w:shd w:val="clear" w:color="auto" w:fill="auto"/>
            <w:vAlign w:val="center"/>
          </w:tcPr>
          <w:p w14:paraId="68A01944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Chemotherapy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0F6260F" w14:textId="745A12C2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78 (46.1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5E1EFDEA" w14:textId="1EE03635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94 (47.1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5FFEC7F" w14:textId="50181BFF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9</w:t>
            </w:r>
          </w:p>
        </w:tc>
      </w:tr>
      <w:tr w:rsidR="009A69DB" w14:paraId="6A368751" w14:textId="77777777" w:rsidTr="00582B04">
        <w:tc>
          <w:tcPr>
            <w:tcW w:w="2771" w:type="pct"/>
            <w:shd w:val="clear" w:color="auto" w:fill="auto"/>
            <w:vAlign w:val="center"/>
          </w:tcPr>
          <w:p w14:paraId="4CB06D1E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Cs/>
                <w:sz w:val="20"/>
                <w:szCs w:val="20"/>
              </w:rPr>
              <w:t>Radiotherapy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2756FB41" w14:textId="26B803BC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2 (6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4EF1C0E8" w14:textId="16FEF706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2 (8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B826B62" w14:textId="639AABFE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7</w:t>
            </w:r>
          </w:p>
        </w:tc>
      </w:tr>
      <w:tr w:rsidR="009A69DB" w14:paraId="2A391488" w14:textId="77777777" w:rsidTr="00582B04">
        <w:tc>
          <w:tcPr>
            <w:tcW w:w="2771" w:type="pct"/>
            <w:shd w:val="clear" w:color="auto" w:fill="auto"/>
            <w:vAlign w:val="center"/>
          </w:tcPr>
          <w:p w14:paraId="48F21E25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Three-field lymph node dissectio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B7B449E" w14:textId="267690B8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234 (85.1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3040657" w14:textId="75F0375C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58 (86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C740023" w14:textId="07909177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1</w:t>
            </w:r>
          </w:p>
        </w:tc>
      </w:tr>
      <w:tr w:rsidR="009A69DB" w14:paraId="61F49BC4" w14:textId="77777777" w:rsidTr="00582B04">
        <w:tc>
          <w:tcPr>
            <w:tcW w:w="2771" w:type="pct"/>
            <w:shd w:val="clear" w:color="auto" w:fill="auto"/>
            <w:vAlign w:val="center"/>
          </w:tcPr>
          <w:p w14:paraId="6AD57427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Thoracic approach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9D5F8B4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40B2C0AC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24965191" w14:textId="31371274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6B8D34C7" w14:textId="77777777" w:rsidTr="00582B04">
        <w:tc>
          <w:tcPr>
            <w:tcW w:w="2771" w:type="pct"/>
            <w:shd w:val="clear" w:color="auto" w:fill="auto"/>
            <w:vAlign w:val="center"/>
          </w:tcPr>
          <w:p w14:paraId="00089948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Unspecified (to March 2014)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4ED01EC" w14:textId="6F3EBB5C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82 (40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736F9F5D" w14:textId="654574BE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80 (40.3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C419817" w14:textId="557CE93E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2</w:t>
            </w:r>
          </w:p>
        </w:tc>
      </w:tr>
      <w:tr w:rsidR="009A69DB" w14:paraId="4BC78826" w14:textId="77777777" w:rsidTr="00582B04">
        <w:tc>
          <w:tcPr>
            <w:tcW w:w="2771" w:type="pct"/>
            <w:shd w:val="clear" w:color="auto" w:fill="auto"/>
            <w:vAlign w:val="center"/>
          </w:tcPr>
          <w:p w14:paraId="232EA1D1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Ope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F029B94" w14:textId="5930863E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4 (24.0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2174FA3" w14:textId="40727E8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5 (25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4356F602" w14:textId="6A2E1F9A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9</w:t>
            </w:r>
          </w:p>
        </w:tc>
      </w:tr>
      <w:tr w:rsidR="009A69DB" w14:paraId="2EF5F6E0" w14:textId="77777777" w:rsidTr="00582B04">
        <w:tc>
          <w:tcPr>
            <w:tcW w:w="2771" w:type="pct"/>
            <w:shd w:val="clear" w:color="auto" w:fill="auto"/>
            <w:vAlign w:val="center"/>
          </w:tcPr>
          <w:p w14:paraId="40BEE8C8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Minimally invasive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6F5055D" w14:textId="7D90ED1C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00 (35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0DBB048" w14:textId="14A85CB8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81 (34.5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706786B" w14:textId="5A316D29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4</w:t>
            </w:r>
          </w:p>
        </w:tc>
      </w:tr>
      <w:tr w:rsidR="009A69DB" w14:paraId="49263CD5" w14:textId="77777777" w:rsidTr="00582B04">
        <w:tc>
          <w:tcPr>
            <w:tcW w:w="2771" w:type="pct"/>
            <w:shd w:val="clear" w:color="auto" w:fill="auto"/>
            <w:vAlign w:val="center"/>
          </w:tcPr>
          <w:p w14:paraId="2D0CAEFE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Vessel reconstructio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AA201EA" w14:textId="7627D23C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 (0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4305E54" w14:textId="3E259FB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 (0.3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E9F7AB5" w14:textId="68748624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4</w:t>
            </w:r>
          </w:p>
        </w:tc>
      </w:tr>
      <w:tr w:rsidR="009A69DB" w14:paraId="61E0479C" w14:textId="77777777" w:rsidTr="00582B04">
        <w:tc>
          <w:tcPr>
            <w:tcW w:w="2771" w:type="pct"/>
            <w:shd w:val="clear" w:color="auto" w:fill="auto"/>
            <w:vAlign w:val="center"/>
          </w:tcPr>
          <w:p w14:paraId="5AF88AC6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Epidural anesthesia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BF0AE24" w14:textId="5BC9B96A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97 (76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B55573F" w14:textId="393ADC6F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09 (77.6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400E043" w14:textId="2EDF31F6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7</w:t>
            </w:r>
          </w:p>
        </w:tc>
      </w:tr>
      <w:tr w:rsidR="009A69DB" w14:paraId="37FF36C8" w14:textId="77777777" w:rsidTr="00582B04">
        <w:tc>
          <w:tcPr>
            <w:tcW w:w="2771" w:type="pct"/>
            <w:shd w:val="clear" w:color="auto" w:fill="auto"/>
            <w:vAlign w:val="center"/>
          </w:tcPr>
          <w:p w14:paraId="74282607" w14:textId="77777777" w:rsidR="00582B04" w:rsidRPr="00582B04" w:rsidRDefault="000D20FB" w:rsidP="00582B04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Prophylactic corticosteroids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347CC22" w14:textId="055F33BB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46 (73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46F1C47" w14:textId="154A97EB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88 (76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59CA729" w14:textId="7E2C3447" w:rsidR="00582B04" w:rsidRPr="00582B04" w:rsidRDefault="000D20FB" w:rsidP="00582B04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.8</w:t>
            </w:r>
          </w:p>
        </w:tc>
      </w:tr>
      <w:tr w:rsidR="009A69DB" w14:paraId="3BC39542" w14:textId="77777777" w:rsidTr="00582B04">
        <w:tc>
          <w:tcPr>
            <w:tcW w:w="2771" w:type="pct"/>
            <w:shd w:val="clear" w:color="auto" w:fill="auto"/>
            <w:vAlign w:val="center"/>
          </w:tcPr>
          <w:p w14:paraId="54E55838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ＭＳ 明朝" w:hAnsi="Arial" w:cs="Arial"/>
                <w:b/>
                <w:sz w:val="20"/>
                <w:szCs w:val="20"/>
              </w:rPr>
              <w:t>Prophylactic neutrophil elastase inhibitor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D7633B5" w14:textId="00B3466E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9 (21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AAA9F04" w14:textId="458F9D19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4 (21.6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3EA32476" w14:textId="76391AC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7</w:t>
            </w:r>
          </w:p>
        </w:tc>
      </w:tr>
      <w:tr w:rsidR="009A69DB" w14:paraId="75658915" w14:textId="77777777" w:rsidTr="00582B04">
        <w:tc>
          <w:tcPr>
            <w:tcW w:w="2771" w:type="pct"/>
          </w:tcPr>
          <w:p w14:paraId="5941D872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 xml:space="preserve">Duration of anesthesia, </w:t>
            </w:r>
            <w:r w:rsidRPr="00582B04">
              <w:rPr>
                <w:rFonts w:ascii="Arial" w:hAnsi="Arial" w:cs="Arial"/>
                <w:sz w:val="20"/>
                <w:szCs w:val="20"/>
              </w:rPr>
              <w:t>mi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E197497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419AA344" w14:textId="77777777" w:rsidR="00582B04" w:rsidRPr="00582B04" w:rsidRDefault="00582B04" w:rsidP="00582B04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64763C72" w14:textId="28CBA756" w:rsidR="00582B04" w:rsidRPr="00582B04" w:rsidRDefault="00582B04" w:rsidP="00582B04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</w:tr>
      <w:tr w:rsidR="009A69DB" w14:paraId="0321BCCF" w14:textId="77777777" w:rsidTr="00582B04">
        <w:tc>
          <w:tcPr>
            <w:tcW w:w="2771" w:type="pct"/>
            <w:vAlign w:val="center"/>
          </w:tcPr>
          <w:p w14:paraId="5348F10D" w14:textId="130C5161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499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30545478" w14:textId="2ABBAA9F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6 (23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E3943C8" w14:textId="4C23089C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4 (24.6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5EA0E5F" w14:textId="406CEAD9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5</w:t>
            </w:r>
          </w:p>
        </w:tc>
      </w:tr>
      <w:tr w:rsidR="009A69DB" w14:paraId="030796ED" w14:textId="77777777" w:rsidTr="00582B04">
        <w:tc>
          <w:tcPr>
            <w:tcW w:w="2771" w:type="pct"/>
            <w:vAlign w:val="center"/>
          </w:tcPr>
          <w:p w14:paraId="40550773" w14:textId="7D088525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500–590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90B8DBD" w14:textId="4D87F82B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5 (21.1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6B4956A9" w14:textId="3DB627AF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7 (21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78E8AC6" w14:textId="4CB8A2B0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3</w:t>
            </w:r>
          </w:p>
        </w:tc>
      </w:tr>
      <w:tr w:rsidR="009A69DB" w14:paraId="51A1876D" w14:textId="77777777" w:rsidTr="00582B04">
        <w:tc>
          <w:tcPr>
            <w:tcW w:w="2771" w:type="pct"/>
            <w:vAlign w:val="center"/>
          </w:tcPr>
          <w:p w14:paraId="5535A35D" w14:textId="62C7334A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591–689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5C91982" w14:textId="68EC458F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0 (22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EE437DE" w14:textId="1E17581C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8 (23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43FF67E" w14:textId="3657809F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1</w:t>
            </w:r>
          </w:p>
        </w:tc>
      </w:tr>
      <w:tr w:rsidR="009A69DB" w14:paraId="2B28A624" w14:textId="77777777" w:rsidTr="00582B04">
        <w:tc>
          <w:tcPr>
            <w:tcW w:w="2771" w:type="pct"/>
            <w:vAlign w:val="center"/>
          </w:tcPr>
          <w:p w14:paraId="3CD54C6C" w14:textId="2F82839C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690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DE18D52" w14:textId="7FBCD0EC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55 (32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0F76492" w14:textId="760243E1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27 (31.3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DDA1074" w14:textId="29DD26B6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6</w:t>
            </w:r>
          </w:p>
        </w:tc>
      </w:tr>
      <w:tr w:rsidR="009A69DB" w14:paraId="46E4B2FB" w14:textId="77777777" w:rsidTr="00582B04">
        <w:tc>
          <w:tcPr>
            <w:tcW w:w="2771" w:type="pct"/>
            <w:vAlign w:val="center"/>
          </w:tcPr>
          <w:p w14:paraId="517A7457" w14:textId="3A551FF2" w:rsidR="00724167" w:rsidRPr="00582B04" w:rsidRDefault="000D20FB" w:rsidP="00724167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Transfusion on the day of surgery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1CE0F76" w14:textId="777DFA2E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4 (21.0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9340440" w14:textId="7B55BA7B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3 (22.1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1B93D1AF" w14:textId="66F950C0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7</w:t>
            </w:r>
          </w:p>
        </w:tc>
      </w:tr>
      <w:tr w:rsidR="009A69DB" w14:paraId="1D5665EC" w14:textId="77777777" w:rsidTr="00582B04">
        <w:tc>
          <w:tcPr>
            <w:tcW w:w="2771" w:type="pct"/>
            <w:shd w:val="clear" w:color="auto" w:fill="auto"/>
            <w:vAlign w:val="center"/>
          </w:tcPr>
          <w:p w14:paraId="4EB31E79" w14:textId="0DCAE97C" w:rsidR="00724167" w:rsidRPr="00582B04" w:rsidRDefault="000D20FB" w:rsidP="00724167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Teaching hospital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8A4F940" w14:textId="32CDCEC0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88 (64.5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7BFAD84D" w14:textId="6CD7A6F2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73 (63.6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148E9D2" w14:textId="41303F94" w:rsidR="00724167" w:rsidRPr="00582B04" w:rsidRDefault="000D20FB" w:rsidP="00724167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9</w:t>
            </w:r>
          </w:p>
        </w:tc>
      </w:tr>
      <w:tr w:rsidR="009A69DB" w14:paraId="7941ECF5" w14:textId="77777777" w:rsidTr="00582B04">
        <w:tc>
          <w:tcPr>
            <w:tcW w:w="2771" w:type="pct"/>
            <w:shd w:val="clear" w:color="auto" w:fill="auto"/>
            <w:vAlign w:val="center"/>
          </w:tcPr>
          <w:p w14:paraId="1690C2D0" w14:textId="143BF714" w:rsidR="00724167" w:rsidRPr="00582B04" w:rsidRDefault="000D20FB" w:rsidP="00724167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Hospital volume</w:t>
            </w:r>
            <w:r w:rsidRPr="007F117E">
              <w:rPr>
                <w:rFonts w:ascii="Arial" w:hAnsi="Arial" w:cs="Arial"/>
                <w:sz w:val="20"/>
                <w:szCs w:val="20"/>
              </w:rPr>
              <w:t>, cases/year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4A8E6241" w14:textId="77777777" w:rsidR="00724167" w:rsidRPr="00582B04" w:rsidRDefault="00724167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535C3666" w14:textId="77777777" w:rsidR="00724167" w:rsidRPr="00582B04" w:rsidRDefault="00724167" w:rsidP="0072416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139FB848" w14:textId="27DF54C0" w:rsidR="00724167" w:rsidRPr="00582B04" w:rsidRDefault="00724167" w:rsidP="0072416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711E3147" w14:textId="77777777" w:rsidTr="00582B04">
        <w:tc>
          <w:tcPr>
            <w:tcW w:w="2771" w:type="pct"/>
            <w:shd w:val="clear" w:color="auto" w:fill="auto"/>
            <w:vAlign w:val="center"/>
          </w:tcPr>
          <w:p w14:paraId="712C7A8C" w14:textId="365F9C32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7.</w:t>
            </w:r>
            <w:r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2663D53" w14:textId="14199EDF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5 (25.2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74B8BB8" w14:textId="40FE5D3D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1 (23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683BE144" w14:textId="6F5B1D19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7</w:t>
            </w:r>
          </w:p>
        </w:tc>
      </w:tr>
      <w:tr w:rsidR="009A69DB" w14:paraId="3070006F" w14:textId="77777777" w:rsidTr="00582B04">
        <w:tc>
          <w:tcPr>
            <w:tcW w:w="2771" w:type="pct"/>
            <w:shd w:val="clear" w:color="auto" w:fill="auto"/>
            <w:vAlign w:val="center"/>
          </w:tcPr>
          <w:p w14:paraId="2E555606" w14:textId="2059FC13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7.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7F117E">
              <w:rPr>
                <w:rFonts w:ascii="Arial" w:hAnsi="Arial" w:cs="Arial"/>
                <w:sz w:val="20"/>
                <w:szCs w:val="20"/>
              </w:rPr>
              <w:t>–19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AD1E6F2" w14:textId="3E3876F8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63 (33.4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1957F53" w14:textId="1DDD6967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0 (31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F424979" w14:textId="3E6F18D3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2</w:t>
            </w:r>
          </w:p>
        </w:tc>
      </w:tr>
      <w:tr w:rsidR="009A69DB" w14:paraId="3DB0D1A9" w14:textId="77777777" w:rsidTr="00582B04">
        <w:tc>
          <w:tcPr>
            <w:tcW w:w="2771" w:type="pct"/>
            <w:shd w:val="clear" w:color="auto" w:fill="auto"/>
            <w:vAlign w:val="center"/>
          </w:tcPr>
          <w:p w14:paraId="53CD7186" w14:textId="1A023E7B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0</w:t>
            </w:r>
            <w:r w:rsidRPr="007F117E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34</w:t>
            </w:r>
            <w:r w:rsidRPr="007F117E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B88FB4C" w14:textId="2C38482C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95 (23.4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11D4F61" w14:textId="3E5A0F2F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4 (24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C7AFBA0" w14:textId="05204DED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3</w:t>
            </w:r>
          </w:p>
        </w:tc>
      </w:tr>
      <w:tr w:rsidR="009A69DB" w14:paraId="7859A18F" w14:textId="77777777" w:rsidTr="00582B04">
        <w:tc>
          <w:tcPr>
            <w:tcW w:w="2771" w:type="pct"/>
            <w:shd w:val="clear" w:color="auto" w:fill="auto"/>
            <w:vAlign w:val="center"/>
          </w:tcPr>
          <w:p w14:paraId="436823C0" w14:textId="6A0DFD88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</w:t>
            </w:r>
            <w:r>
              <w:rPr>
                <w:rFonts w:ascii="Arial" w:hAnsi="Arial" w:cs="Arial"/>
                <w:sz w:val="20"/>
                <w:szCs w:val="20"/>
              </w:rPr>
              <w:t>34</w:t>
            </w:r>
            <w:r w:rsidRPr="007F117E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0D30510C" w14:textId="468A1238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03 (18.0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11A1FA1A" w14:textId="0846DAF8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1 (21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E046887" w14:textId="743D3DA2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9A69DB" w14:paraId="2D2DE2C2" w14:textId="77777777" w:rsidTr="00582B04">
        <w:tc>
          <w:tcPr>
            <w:tcW w:w="2771" w:type="pct"/>
            <w:shd w:val="clear" w:color="auto" w:fill="auto"/>
            <w:vAlign w:val="center"/>
          </w:tcPr>
          <w:p w14:paraId="2197E47C" w14:textId="6E481850" w:rsidR="00724167" w:rsidRPr="00582B04" w:rsidRDefault="000D20FB" w:rsidP="00724167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b/>
                <w:sz w:val="20"/>
                <w:szCs w:val="20"/>
              </w:rPr>
              <w:t>Hospital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s’ </w:t>
            </w:r>
            <w:r w:rsidRPr="007F117E">
              <w:rPr>
                <w:rFonts w:ascii="Arial" w:hAnsi="Arial" w:cs="Arial"/>
                <w:b/>
                <w:sz w:val="20"/>
                <w:szCs w:val="20"/>
              </w:rPr>
              <w:t>early extubation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 proportion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B253480" w14:textId="77777777" w:rsidR="00724167" w:rsidRPr="00582B04" w:rsidRDefault="00724167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3D5BE8F8" w14:textId="77777777" w:rsidR="00724167" w:rsidRPr="00582B04" w:rsidRDefault="00724167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0A053D1A" w14:textId="3DC320AB" w:rsidR="00724167" w:rsidRPr="00582B04" w:rsidRDefault="00724167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4E3746CA" w14:textId="77777777" w:rsidTr="00582B04">
        <w:tc>
          <w:tcPr>
            <w:tcW w:w="2771" w:type="pct"/>
            <w:shd w:val="clear" w:color="auto" w:fill="auto"/>
            <w:vAlign w:val="center"/>
          </w:tcPr>
          <w:p w14:paraId="546105CA" w14:textId="4CECD636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&lt;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29280401" w14:textId="1486AE46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29 (13.6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7F2E6A3C" w14:textId="00C05532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6 (15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32AE71C4" w14:textId="6C8117DA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6</w:t>
            </w:r>
          </w:p>
        </w:tc>
      </w:tr>
      <w:tr w:rsidR="009A69DB" w14:paraId="032C0C8E" w14:textId="77777777" w:rsidTr="00582B04">
        <w:tc>
          <w:tcPr>
            <w:tcW w:w="2771" w:type="pct"/>
            <w:shd w:val="clear" w:color="auto" w:fill="auto"/>
            <w:vAlign w:val="center"/>
          </w:tcPr>
          <w:p w14:paraId="39A3A427" w14:textId="7ABF0727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7F117E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2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55DD2DCE" w14:textId="00D6808E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38 (37.8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133162C" w14:textId="3E8F1685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27 (37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3FE663C3" w14:textId="6A76C848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3</w:t>
            </w:r>
          </w:p>
        </w:tc>
      </w:tr>
      <w:tr w:rsidR="009A69DB" w14:paraId="5E785A46" w14:textId="77777777" w:rsidTr="00582B04">
        <w:tc>
          <w:tcPr>
            <w:tcW w:w="2771" w:type="pct"/>
            <w:shd w:val="clear" w:color="auto" w:fill="auto"/>
            <w:vAlign w:val="center"/>
          </w:tcPr>
          <w:p w14:paraId="4BEA5B68" w14:textId="5AC12C92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</w:t>
            </w:r>
            <w:r w:rsidRPr="007F117E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79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8C18AFC" w14:textId="29CA6C43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05 (35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33FDCD19" w14:textId="097489FA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94 (35.2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AB2131F" w14:textId="7A27B64A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</w:tr>
      <w:tr w:rsidR="009A69DB" w14:paraId="7451C44B" w14:textId="77777777" w:rsidTr="00582B04">
        <w:tc>
          <w:tcPr>
            <w:tcW w:w="2771" w:type="pct"/>
            <w:shd w:val="clear" w:color="auto" w:fill="auto"/>
            <w:vAlign w:val="center"/>
          </w:tcPr>
          <w:p w14:paraId="4A2C0AFE" w14:textId="564F90B4" w:rsidR="00724167" w:rsidRPr="00582B04" w:rsidRDefault="000D20FB" w:rsidP="00724167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7F117E">
              <w:rPr>
                <w:rFonts w:ascii="Arial" w:hAnsi="Arial" w:cs="Arial"/>
                <w:sz w:val="20"/>
                <w:szCs w:val="20"/>
              </w:rPr>
              <w:t>≥8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7F117E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6AE8AC4" w14:textId="755ADA2A" w:rsidR="00724167" w:rsidRPr="00582B04" w:rsidRDefault="000D20FB" w:rsidP="00724167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14 (12.7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410E4889" w14:textId="6A90454D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9 (12.4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5C01869C" w14:textId="0C5BAC6F" w:rsidR="00724167" w:rsidRPr="00582B04" w:rsidRDefault="000D20FB" w:rsidP="0072416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9</w:t>
            </w:r>
          </w:p>
        </w:tc>
      </w:tr>
      <w:tr w:rsidR="009A69DB" w14:paraId="3C8871C8" w14:textId="77777777" w:rsidTr="00582B04">
        <w:tc>
          <w:tcPr>
            <w:tcW w:w="2771" w:type="pct"/>
            <w:shd w:val="clear" w:color="auto" w:fill="auto"/>
            <w:vAlign w:val="center"/>
          </w:tcPr>
          <w:p w14:paraId="7FE4762A" w14:textId="77777777" w:rsidR="00582B04" w:rsidRPr="00582B04" w:rsidRDefault="000D20FB" w:rsidP="00582B04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b/>
                <w:sz w:val="20"/>
                <w:szCs w:val="20"/>
              </w:rPr>
              <w:t>Fiscal year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7A963273" w14:textId="77777777" w:rsidR="00582B04" w:rsidRPr="00582B04" w:rsidRDefault="00582B04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864" w:type="pct"/>
            <w:shd w:val="clear" w:color="auto" w:fill="auto"/>
            <w:vAlign w:val="center"/>
          </w:tcPr>
          <w:p w14:paraId="6F1A5618" w14:textId="77777777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426" w:type="pct"/>
            <w:shd w:val="clear" w:color="auto" w:fill="auto"/>
            <w:vAlign w:val="center"/>
          </w:tcPr>
          <w:p w14:paraId="6065BB59" w14:textId="01C90E93" w:rsidR="00582B04" w:rsidRPr="00582B04" w:rsidRDefault="00582B04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5A6DF3D3" w14:textId="77777777" w:rsidTr="00582B04">
        <w:tc>
          <w:tcPr>
            <w:tcW w:w="2771" w:type="pct"/>
            <w:shd w:val="clear" w:color="auto" w:fill="auto"/>
            <w:vAlign w:val="center"/>
          </w:tcPr>
          <w:p w14:paraId="5981E749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010–2011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6792CF5B" w14:textId="3E2700CF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2 (14.4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0629CF39" w14:textId="45279AA8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19 (13.0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0CFF662C" w14:textId="090B1EB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0</w:t>
            </w:r>
          </w:p>
        </w:tc>
      </w:tr>
      <w:tr w:rsidR="009A69DB" w14:paraId="7C901D70" w14:textId="77777777" w:rsidTr="00582B04">
        <w:tc>
          <w:tcPr>
            <w:tcW w:w="2771" w:type="pct"/>
            <w:shd w:val="clear" w:color="auto" w:fill="auto"/>
            <w:vAlign w:val="center"/>
          </w:tcPr>
          <w:p w14:paraId="472FD645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012–2013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113BEF22" w14:textId="60BDBDD3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0 (26.1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4351AB91" w14:textId="311C53F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1 (27.3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2F2FA6B4" w14:textId="7B36ED2B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8</w:t>
            </w:r>
          </w:p>
        </w:tc>
      </w:tr>
      <w:tr w:rsidR="009A69DB" w14:paraId="3DB3001E" w14:textId="77777777" w:rsidTr="00582B04">
        <w:tc>
          <w:tcPr>
            <w:tcW w:w="2771" w:type="pct"/>
            <w:shd w:val="clear" w:color="auto" w:fill="auto"/>
            <w:vAlign w:val="center"/>
          </w:tcPr>
          <w:p w14:paraId="3FC64527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014–2015</w:t>
            </w:r>
          </w:p>
        </w:tc>
        <w:tc>
          <w:tcPr>
            <w:tcW w:w="939" w:type="pct"/>
            <w:shd w:val="clear" w:color="auto" w:fill="auto"/>
            <w:vAlign w:val="center"/>
          </w:tcPr>
          <w:p w14:paraId="3457BF90" w14:textId="38450C54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71 (27.9)</w:t>
            </w:r>
          </w:p>
        </w:tc>
        <w:tc>
          <w:tcPr>
            <w:tcW w:w="864" w:type="pct"/>
            <w:shd w:val="clear" w:color="auto" w:fill="auto"/>
            <w:vAlign w:val="center"/>
          </w:tcPr>
          <w:p w14:paraId="255CBB59" w14:textId="601210F1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73 (28.1)</w:t>
            </w:r>
          </w:p>
        </w:tc>
        <w:tc>
          <w:tcPr>
            <w:tcW w:w="426" w:type="pct"/>
            <w:shd w:val="clear" w:color="auto" w:fill="auto"/>
            <w:vAlign w:val="center"/>
          </w:tcPr>
          <w:p w14:paraId="718C1C79" w14:textId="72F048D4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3</w:t>
            </w:r>
          </w:p>
        </w:tc>
      </w:tr>
      <w:tr w:rsidR="009A69DB" w14:paraId="04A2C125" w14:textId="77777777" w:rsidTr="00582B04">
        <w:tc>
          <w:tcPr>
            <w:tcW w:w="277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185884" w14:textId="77777777" w:rsidR="00582B04" w:rsidRPr="00582B04" w:rsidRDefault="000D20FB" w:rsidP="00582B04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hAnsi="Arial" w:cs="Arial"/>
                <w:sz w:val="20"/>
                <w:szCs w:val="20"/>
              </w:rPr>
              <w:t>2016–2018</w:t>
            </w:r>
          </w:p>
        </w:tc>
        <w:tc>
          <w:tcPr>
            <w:tcW w:w="93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C087CB9" w14:textId="66607A52" w:rsidR="00582B04" w:rsidRPr="00582B04" w:rsidRDefault="000D20FB" w:rsidP="00582B04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3 (31.6)</w:t>
            </w:r>
          </w:p>
        </w:tc>
        <w:tc>
          <w:tcPr>
            <w:tcW w:w="86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A5849A" w14:textId="4BE4CA10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3 (31.6)</w:t>
            </w:r>
          </w:p>
        </w:tc>
        <w:tc>
          <w:tcPr>
            <w:tcW w:w="42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4DCAEAF" w14:textId="76EC629D" w:rsidR="00582B04" w:rsidRPr="00582B04" w:rsidRDefault="000D20FB" w:rsidP="00582B04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582B0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</w:tbl>
    <w:p w14:paraId="611154F4" w14:textId="411ED62A" w:rsidR="000B0A10" w:rsidRPr="003F636C" w:rsidRDefault="000D20FB" w:rsidP="000B0A10">
      <w:pPr>
        <w:widowControl/>
        <w:jc w:val="left"/>
        <w:rPr>
          <w:rFonts w:ascii="Arial" w:hAnsi="Arial" w:cs="Arial"/>
          <w:sz w:val="20"/>
          <w:szCs w:val="20"/>
        </w:rPr>
      </w:pPr>
      <w:r w:rsidRPr="003F636C">
        <w:rPr>
          <w:rFonts w:ascii="Arial" w:hAnsi="Arial" w:cs="Arial"/>
          <w:sz w:val="20"/>
          <w:szCs w:val="20"/>
        </w:rPr>
        <w:t xml:space="preserve">Data are presented as </w:t>
      </w:r>
      <w:r w:rsidRPr="003F636C">
        <w:rPr>
          <w:rFonts w:ascii="Arial" w:hAnsi="Arial" w:cs="Arial"/>
          <w:i/>
          <w:sz w:val="20"/>
          <w:szCs w:val="20"/>
        </w:rPr>
        <w:t>n</w:t>
      </w:r>
      <w:r w:rsidRPr="003F636C">
        <w:rPr>
          <w:rFonts w:ascii="Arial" w:hAnsi="Arial" w:cs="Arial"/>
          <w:sz w:val="20"/>
          <w:szCs w:val="20"/>
        </w:rPr>
        <w:t xml:space="preserve"> (%).</w:t>
      </w:r>
    </w:p>
    <w:p w14:paraId="67983FC5" w14:textId="5ECD39C5" w:rsidR="000B0A10" w:rsidRDefault="000D20FB">
      <w:pPr>
        <w:widowControl/>
        <w:jc w:val="left"/>
        <w:rPr>
          <w:rFonts w:ascii="Times New Roman" w:hAnsi="Times New Roman" w:cs="Times New Roman"/>
          <w:b/>
        </w:rPr>
      </w:pPr>
      <w:r w:rsidRPr="00163A85">
        <w:rPr>
          <w:rFonts w:ascii="Arial" w:hAnsi="Arial" w:cs="Arial"/>
          <w:sz w:val="20"/>
          <w:szCs w:val="20"/>
        </w:rPr>
        <w:t>CEZ</w:t>
      </w:r>
      <w:r>
        <w:rPr>
          <w:rFonts w:ascii="Arial" w:hAnsi="Arial" w:cs="Arial"/>
          <w:sz w:val="20"/>
          <w:szCs w:val="20"/>
        </w:rPr>
        <w:t>,</w:t>
      </w:r>
      <w:r w:rsidRPr="00163A85">
        <w:rPr>
          <w:rFonts w:ascii="Arial" w:hAnsi="Arial" w:cs="Arial"/>
          <w:sz w:val="20"/>
          <w:szCs w:val="20"/>
        </w:rPr>
        <w:t xml:space="preserve"> cefazolin; ABPC/SBT</w:t>
      </w:r>
      <w:r>
        <w:rPr>
          <w:rFonts w:ascii="Arial" w:hAnsi="Arial" w:cs="Arial"/>
          <w:sz w:val="20"/>
          <w:szCs w:val="20"/>
        </w:rPr>
        <w:t>,</w:t>
      </w:r>
      <w:r w:rsidRPr="00163A85">
        <w:rPr>
          <w:rFonts w:ascii="Arial" w:hAnsi="Arial" w:cs="Arial"/>
          <w:sz w:val="20"/>
          <w:szCs w:val="20"/>
        </w:rPr>
        <w:t xml:space="preserve"> ampicillin</w:t>
      </w:r>
      <w:r>
        <w:rPr>
          <w:rFonts w:ascii="Arial" w:hAnsi="Arial" w:cs="Arial"/>
          <w:sz w:val="20"/>
          <w:szCs w:val="20"/>
        </w:rPr>
        <w:t>-</w:t>
      </w:r>
      <w:r w:rsidRPr="00163A85">
        <w:rPr>
          <w:rFonts w:ascii="Arial" w:hAnsi="Arial" w:cs="Arial"/>
          <w:sz w:val="20"/>
          <w:szCs w:val="20"/>
        </w:rPr>
        <w:t>sulbactam</w:t>
      </w:r>
      <w:r>
        <w:rPr>
          <w:rFonts w:ascii="Arial" w:hAnsi="Arial" w:cs="Arial"/>
          <w:sz w:val="20"/>
          <w:szCs w:val="20"/>
        </w:rPr>
        <w:t xml:space="preserve">; </w:t>
      </w:r>
      <w:r w:rsidRPr="003F636C">
        <w:rPr>
          <w:rFonts w:ascii="Arial" w:hAnsi="Arial" w:cs="Arial"/>
          <w:sz w:val="20"/>
          <w:szCs w:val="20"/>
        </w:rPr>
        <w:t>ASD, absolute standardized difference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br w:type="page"/>
      </w:r>
    </w:p>
    <w:p w14:paraId="3DC5B48D" w14:textId="77777777" w:rsidR="00F5220A" w:rsidRDefault="00F5220A" w:rsidP="00F5220A">
      <w:pPr>
        <w:rPr>
          <w:rFonts w:ascii="Arial" w:hAnsi="Arial" w:cs="Arial"/>
          <w:b/>
          <w:sz w:val="24"/>
          <w:szCs w:val="24"/>
        </w:rPr>
        <w:sectPr w:rsidR="00F5220A" w:rsidSect="00304EDA">
          <w:pgSz w:w="12240" w:h="15840" w:code="1"/>
          <w:pgMar w:top="720" w:right="720" w:bottom="720" w:left="720" w:header="340" w:footer="340" w:gutter="0"/>
          <w:cols w:space="425"/>
          <w:docGrid w:type="linesAndChars" w:linePitch="360"/>
        </w:sectPr>
      </w:pPr>
    </w:p>
    <w:p w14:paraId="77A357D4" w14:textId="44E7D97C" w:rsidR="00E97CDC" w:rsidRPr="00602317" w:rsidRDefault="000D20FB" w:rsidP="00E97CDC">
      <w:pPr>
        <w:rPr>
          <w:rFonts w:ascii="Arial" w:hAnsi="Arial" w:cs="Arial"/>
          <w:sz w:val="22"/>
          <w:szCs w:val="22"/>
        </w:rPr>
      </w:pPr>
      <w:r w:rsidRPr="00602317">
        <w:rPr>
          <w:rFonts w:ascii="Arial" w:hAnsi="Arial" w:cs="Arial"/>
          <w:b/>
          <w:sz w:val="22"/>
          <w:szCs w:val="22"/>
        </w:rPr>
        <w:lastRenderedPageBreak/>
        <w:t>Supplemental Table 4.</w:t>
      </w:r>
      <w:r w:rsidRPr="00602317">
        <w:rPr>
          <w:rFonts w:ascii="Arial" w:hAnsi="Arial" w:cs="Arial"/>
          <w:sz w:val="22"/>
          <w:szCs w:val="22"/>
        </w:rPr>
        <w:t xml:space="preserve"> </w:t>
      </w:r>
      <w:r w:rsidRPr="00602317">
        <w:rPr>
          <w:rFonts w:ascii="Arial" w:hAnsi="Arial" w:cs="Arial"/>
          <w:b/>
          <w:sz w:val="22"/>
          <w:szCs w:val="22"/>
        </w:rPr>
        <w:t>Background characteristics of patients before and after overlap weighting using the redefined model (including patients who did not continue CEZ or ABPC/SBT on the day after surgery)</w:t>
      </w:r>
    </w:p>
    <w:tbl>
      <w:tblPr>
        <w:tblStyle w:val="2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4"/>
        <w:gridCol w:w="1445"/>
        <w:gridCol w:w="1331"/>
        <w:gridCol w:w="657"/>
        <w:gridCol w:w="1177"/>
        <w:gridCol w:w="1272"/>
        <w:gridCol w:w="654"/>
      </w:tblGrid>
      <w:tr w:rsidR="009A69DB" w14:paraId="258C0DD9" w14:textId="77777777" w:rsidTr="003F2943">
        <w:trPr>
          <w:trHeight w:val="360"/>
        </w:trPr>
        <w:tc>
          <w:tcPr>
            <w:tcW w:w="1974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06D5713" w14:textId="77777777" w:rsidR="00E97CDC" w:rsidRPr="00EE6784" w:rsidRDefault="000D20FB" w:rsidP="003C2597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Variable</w:t>
            </w:r>
          </w:p>
        </w:tc>
        <w:tc>
          <w:tcPr>
            <w:tcW w:w="1589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DB265DF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Before overlap weighting</w:t>
            </w:r>
          </w:p>
        </w:tc>
        <w:tc>
          <w:tcPr>
            <w:tcW w:w="1437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FFADA0E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After overlap weighting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  <w:vertAlign w:val="superscript"/>
              </w:rPr>
              <w:t>a</w:t>
            </w:r>
          </w:p>
        </w:tc>
      </w:tr>
      <w:tr w:rsidR="009A69DB" w14:paraId="60834F86" w14:textId="77777777" w:rsidTr="00623A8D">
        <w:trPr>
          <w:trHeight w:val="360"/>
        </w:trPr>
        <w:tc>
          <w:tcPr>
            <w:tcW w:w="1974" w:type="pct"/>
            <w:vMerge/>
            <w:shd w:val="clear" w:color="auto" w:fill="auto"/>
            <w:vAlign w:val="center"/>
          </w:tcPr>
          <w:p w14:paraId="08FC119B" w14:textId="77777777" w:rsidR="00E97CDC" w:rsidRPr="00EE6784" w:rsidRDefault="00E97CDC" w:rsidP="003C2597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69" w:type="pct"/>
            <w:shd w:val="clear" w:color="auto" w:fill="auto"/>
            <w:vAlign w:val="center"/>
          </w:tcPr>
          <w:p w14:paraId="493C1DA2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CEZ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2499DC7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ABPC/SBT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D36B188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ASD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645B13B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CEZ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AAD03F8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ABPC/SBT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A7E0B46" w14:textId="7777777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ASD</w:t>
            </w:r>
          </w:p>
        </w:tc>
      </w:tr>
      <w:tr w:rsidR="009A69DB" w14:paraId="78337072" w14:textId="77777777" w:rsidTr="003F2943">
        <w:trPr>
          <w:trHeight w:val="360"/>
        </w:trPr>
        <w:tc>
          <w:tcPr>
            <w:tcW w:w="1974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88EB261" w14:textId="77777777" w:rsidR="00E97CDC" w:rsidRPr="00EE6784" w:rsidRDefault="00E97CDC" w:rsidP="003C2597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55DFFE5" w14:textId="4B38D767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EE6784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6243BA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20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,</w:t>
            </w:r>
            <w:r w:rsidR="006243BA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4</w:t>
            </w:r>
            <w:r w:rsidR="000469D5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24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61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2EA0B4" w14:textId="15CB9272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EE6784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1</w:t>
            </w:r>
            <w:r w:rsidR="006243BA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93</w:t>
            </w:r>
            <w:r w:rsidR="000469D5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1D7C8D2" w14:textId="77777777" w:rsidR="00E97CDC" w:rsidRPr="00EE6784" w:rsidRDefault="00E97CDC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E3FF94E" w14:textId="2CDADDC5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EE6784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6243BA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11,</w:t>
            </w:r>
            <w:r w:rsidR="00760092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179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58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4C0E16" w14:textId="54D1EF74" w:rsidR="00E97CDC" w:rsidRPr="00EE6784" w:rsidRDefault="000D20FB" w:rsidP="003C2597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(</w:t>
            </w:r>
            <w:r w:rsidRPr="00EE6784">
              <w:rPr>
                <w:rFonts w:ascii="Arial" w:eastAsia="ＭＳ 明朝" w:hAnsi="Arial" w:cs="Arial"/>
                <w:b/>
                <w:i/>
                <w:sz w:val="20"/>
                <w:szCs w:val="20"/>
              </w:rPr>
              <w:t>n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 xml:space="preserve"> = </w:t>
            </w:r>
            <w:r w:rsidR="006243BA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11,</w:t>
            </w:r>
            <w:r w:rsidR="00760092"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179</w:t>
            </w: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C53949" w14:textId="77777777" w:rsidR="00E97CDC" w:rsidRPr="00EE6784" w:rsidRDefault="00E97CDC" w:rsidP="003C2597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6FBD9BAB" w14:textId="77777777" w:rsidTr="003F2943">
        <w:tc>
          <w:tcPr>
            <w:tcW w:w="197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86DB7D4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 xml:space="preserve">Sex, </w:t>
            </w:r>
            <w:r w:rsidRPr="00EE6784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66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3227F1" w14:textId="0BDAE02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>
              <w:rPr>
                <w:rFonts w:ascii="Arial" w:eastAsia="游ゴシック" w:hAnsi="Arial" w:cs="Arial" w:hint="eastAsia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8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3.2)</w:t>
            </w:r>
          </w:p>
        </w:tc>
        <w:tc>
          <w:tcPr>
            <w:tcW w:w="61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3331FEB" w14:textId="1D464E7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3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4.8)</w:t>
            </w:r>
          </w:p>
        </w:tc>
        <w:tc>
          <w:tcPr>
            <w:tcW w:w="30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B5C4C44" w14:textId="70B9183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54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EE6BB00" w14:textId="72840612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8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8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4A0B0DD" w14:textId="53FA6B51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8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8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3ADDB29" w14:textId="7777777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7D6EB22" w14:textId="77777777" w:rsidTr="003F2943">
        <w:tc>
          <w:tcPr>
            <w:tcW w:w="1974" w:type="pct"/>
            <w:shd w:val="clear" w:color="auto" w:fill="auto"/>
            <w:vAlign w:val="center"/>
          </w:tcPr>
          <w:p w14:paraId="5809DEFD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 xml:space="preserve">Age, </w:t>
            </w:r>
            <w:r w:rsidRPr="00EE6784">
              <w:rPr>
                <w:rFonts w:ascii="Arial" w:hAnsi="Arial" w:cs="Arial"/>
                <w:sz w:val="20"/>
                <w:szCs w:val="20"/>
              </w:rPr>
              <w:t>year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DBC7118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114B6FC0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160ADDE9" w14:textId="6CED32D6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9F00039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4745569C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4A187896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0AC20407" w14:textId="77777777" w:rsidTr="003F2943">
        <w:tc>
          <w:tcPr>
            <w:tcW w:w="1974" w:type="pct"/>
            <w:shd w:val="clear" w:color="auto" w:fill="auto"/>
            <w:vAlign w:val="center"/>
          </w:tcPr>
          <w:p w14:paraId="7B074C9E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18–5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2133E5C" w14:textId="22367140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9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74C3E18" w14:textId="4C95ED9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6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2F6DD0F" w14:textId="52ED186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38B6716" w14:textId="40D42CF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8.8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5FE7A48" w14:textId="48F3DBD1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8.8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EA5D3F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F9F3A6E" w14:textId="77777777" w:rsidTr="003F2943">
        <w:tc>
          <w:tcPr>
            <w:tcW w:w="1974" w:type="pct"/>
            <w:shd w:val="clear" w:color="auto" w:fill="auto"/>
            <w:vAlign w:val="center"/>
          </w:tcPr>
          <w:p w14:paraId="50212ABA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60–6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3710587" w14:textId="3B77C83D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7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7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1EDCB5C" w14:textId="2BF242FF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A9F4E8E" w14:textId="6CCF46D1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C957807" w14:textId="2ECA84C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8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D2A613B" w14:textId="4E44AF2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8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DE11994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5D07C2E" w14:textId="77777777" w:rsidTr="003F2943">
        <w:tc>
          <w:tcPr>
            <w:tcW w:w="1974" w:type="pct"/>
            <w:shd w:val="clear" w:color="auto" w:fill="auto"/>
            <w:vAlign w:val="center"/>
          </w:tcPr>
          <w:p w14:paraId="3A914482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65–6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1FE120E" w14:textId="7E2BC5B4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87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B079354" w14:textId="3A2617E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CABDB41" w14:textId="66DCC0B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8070901" w14:textId="391904F9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3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0F154A4" w14:textId="3C0036EC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3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548D2E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27AA86E" w14:textId="77777777" w:rsidTr="003F2943">
        <w:tc>
          <w:tcPr>
            <w:tcW w:w="1974" w:type="pct"/>
            <w:shd w:val="clear" w:color="auto" w:fill="auto"/>
            <w:vAlign w:val="center"/>
          </w:tcPr>
          <w:p w14:paraId="1A38BF63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70–7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E13082B" w14:textId="7CAF8E9B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38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1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B2D0CE0" w14:textId="555C524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1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A53AA24" w14:textId="3DDA82B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6B30CD4" w14:textId="25C01CB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1.7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E00147B" w14:textId="6F47C7B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1.7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41E8900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FECCB8A" w14:textId="77777777" w:rsidTr="003F2943">
        <w:tc>
          <w:tcPr>
            <w:tcW w:w="1974" w:type="pct"/>
            <w:shd w:val="clear" w:color="auto" w:fill="auto"/>
            <w:vAlign w:val="center"/>
          </w:tcPr>
          <w:p w14:paraId="269C5F3A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 7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7FDF0B0" w14:textId="1FBBE53A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8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40767C1" w14:textId="56B25BE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B242C74" w14:textId="02D4F2C9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5CA5A12" w14:textId="3FCB703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8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EEE4F2A" w14:textId="2FC57200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8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75FC3F1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F16D4FF" w14:textId="77777777" w:rsidTr="003F2943">
        <w:tc>
          <w:tcPr>
            <w:tcW w:w="1974" w:type="pct"/>
            <w:shd w:val="clear" w:color="auto" w:fill="auto"/>
            <w:vAlign w:val="center"/>
          </w:tcPr>
          <w:p w14:paraId="6A4968E9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 xml:space="preserve">Body mass index, </w:t>
            </w:r>
            <w:r w:rsidRPr="00EE6784">
              <w:rPr>
                <w:rFonts w:ascii="Arial" w:hAnsi="Arial" w:cs="Arial"/>
                <w:sz w:val="20"/>
                <w:szCs w:val="20"/>
              </w:rPr>
              <w:t>kg/m</w:t>
            </w:r>
            <w:r w:rsidRPr="00EE6784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D4AB58C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56237BD9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2A531251" w14:textId="62C43FC4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4FF28923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2683EA25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2DBA4C88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1C0C3CFC" w14:textId="77777777" w:rsidTr="003F2943">
        <w:tc>
          <w:tcPr>
            <w:tcW w:w="1974" w:type="pct"/>
            <w:shd w:val="clear" w:color="auto" w:fill="auto"/>
            <w:vAlign w:val="center"/>
          </w:tcPr>
          <w:p w14:paraId="09F62171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&lt;16.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26DA79E" w14:textId="13E888C4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4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3C441C0" w14:textId="50DB3FA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B1B2510" w14:textId="50CD7BCC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B69A722" w14:textId="60BC0CA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F3DB8C4" w14:textId="44B33E98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DE602F5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97AA627" w14:textId="77777777" w:rsidTr="003F2943">
        <w:tc>
          <w:tcPr>
            <w:tcW w:w="1974" w:type="pct"/>
            <w:shd w:val="clear" w:color="auto" w:fill="auto"/>
            <w:vAlign w:val="center"/>
          </w:tcPr>
          <w:p w14:paraId="1C8C4A12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16.0–18.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D0242B2" w14:textId="45872765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2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4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AC57C4E" w14:textId="6E67D74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4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53EADC7" w14:textId="7613152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09D856F" w14:textId="1306D4D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614BA81" w14:textId="2B7529D5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443D623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845A27B" w14:textId="77777777" w:rsidTr="003F2943">
        <w:tc>
          <w:tcPr>
            <w:tcW w:w="1974" w:type="pct"/>
            <w:shd w:val="clear" w:color="auto" w:fill="auto"/>
            <w:vAlign w:val="center"/>
          </w:tcPr>
          <w:p w14:paraId="4144EACD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18.5–22.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BF0A300" w14:textId="51F3D127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9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52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9A9F963" w14:textId="5FB5E85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7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50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8D12241" w14:textId="552057E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A1C08E9" w14:textId="24A104E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50.8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08E7855" w14:textId="48D2975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50.8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4AB3CB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0CA3D32" w14:textId="77777777" w:rsidTr="003F2943">
        <w:tc>
          <w:tcPr>
            <w:tcW w:w="1974" w:type="pct"/>
            <w:shd w:val="clear" w:color="auto" w:fill="auto"/>
            <w:vAlign w:val="center"/>
          </w:tcPr>
          <w:p w14:paraId="02772CA4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3.0–27.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0F84EE5" w14:textId="160D6357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44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6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0F76D54" w14:textId="22D8076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7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F29FA97" w14:textId="54D94329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87F7335" w14:textId="48996272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7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C7397F1" w14:textId="5204989B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7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998AA4E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8BA19D8" w14:textId="77777777" w:rsidTr="003F2943">
        <w:tc>
          <w:tcPr>
            <w:tcW w:w="1974" w:type="pct"/>
            <w:shd w:val="clear" w:color="auto" w:fill="auto"/>
            <w:vAlign w:val="center"/>
          </w:tcPr>
          <w:p w14:paraId="699A45E2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27.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E77DB13" w14:textId="367C14AA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2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71C4364" w14:textId="176F682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4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25224D9" w14:textId="2DF25A9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45C8AA6" w14:textId="682D33D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4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D3FD8C5" w14:textId="155F4E6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4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56BEEEE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EBD26BC" w14:textId="77777777" w:rsidTr="003F2943">
        <w:tc>
          <w:tcPr>
            <w:tcW w:w="1974" w:type="pct"/>
            <w:shd w:val="clear" w:color="auto" w:fill="auto"/>
            <w:vAlign w:val="center"/>
          </w:tcPr>
          <w:p w14:paraId="267E5733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Smoking index</w:t>
            </w:r>
            <w:r w:rsidRPr="00EE6784">
              <w:rPr>
                <w:rFonts w:ascii="Arial" w:hAnsi="Arial" w:cs="Arial"/>
                <w:sz w:val="20"/>
                <w:szCs w:val="20"/>
              </w:rPr>
              <w:t>, pack-year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7E4104D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63522C78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6280D0E8" w14:textId="1DCF1E24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02DB41E8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307C0ACB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21B6D95A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5852AAB4" w14:textId="77777777" w:rsidTr="003F2943">
        <w:tc>
          <w:tcPr>
            <w:tcW w:w="1974" w:type="pct"/>
            <w:shd w:val="clear" w:color="auto" w:fill="auto"/>
            <w:vAlign w:val="center"/>
          </w:tcPr>
          <w:p w14:paraId="398400B8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0–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81C6797" w14:textId="10E8C391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05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9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4BED00B" w14:textId="65CD414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1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73FF4B5" w14:textId="758A8C6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B9BC53A" w14:textId="183A6A21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1EA3D7A" w14:textId="044F5B9A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2455175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3D4D7C8" w14:textId="77777777" w:rsidTr="003F2943">
        <w:tc>
          <w:tcPr>
            <w:tcW w:w="1974" w:type="pct"/>
            <w:shd w:val="clear" w:color="auto" w:fill="auto"/>
            <w:vAlign w:val="center"/>
          </w:tcPr>
          <w:p w14:paraId="766B93E1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6–2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8150C70" w14:textId="2E726507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27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1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A8AD52A" w14:textId="624CD0E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1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1.2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B209A1A" w14:textId="5F38257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CC4BC5F" w14:textId="0B35403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1.2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27B7C0D" w14:textId="7379CD6D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1.2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652DC28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F2EC12D" w14:textId="77777777" w:rsidTr="003F2943">
        <w:tc>
          <w:tcPr>
            <w:tcW w:w="1974" w:type="pct"/>
            <w:shd w:val="clear" w:color="auto" w:fill="auto"/>
            <w:vAlign w:val="center"/>
          </w:tcPr>
          <w:p w14:paraId="6766C0B0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1–4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BFB0025" w14:textId="01E5F040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59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7416DFA" w14:textId="5459D32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424BDE7" w14:textId="0801A03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0961598" w14:textId="02442DA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9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8C7376B" w14:textId="22CACE6D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9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DA5DD7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88E050B" w14:textId="77777777" w:rsidTr="003F2943">
        <w:tc>
          <w:tcPr>
            <w:tcW w:w="1974" w:type="pct"/>
            <w:shd w:val="clear" w:color="auto" w:fill="auto"/>
            <w:vAlign w:val="center"/>
          </w:tcPr>
          <w:p w14:paraId="1FB5C12D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41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AC0AF6B" w14:textId="47078086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05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4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D166E11" w14:textId="720BA23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0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6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08965FC" w14:textId="416D40D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21A25EE" w14:textId="1E3AE78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6.1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02DC379" w14:textId="595E00F1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6.1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6B0D2A6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3125D44" w14:textId="77777777" w:rsidTr="003F2943">
        <w:tc>
          <w:tcPr>
            <w:tcW w:w="1974" w:type="pct"/>
            <w:shd w:val="clear" w:color="auto" w:fill="auto"/>
            <w:vAlign w:val="center"/>
          </w:tcPr>
          <w:p w14:paraId="3B644F90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24D159E" w14:textId="735138C7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45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2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242FAC2" w14:textId="01203D59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8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E9AAC55" w14:textId="175D5B8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ED21A23" w14:textId="243EF75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6.7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D4181B5" w14:textId="0656F31F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6.7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51A0A84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7AEE25B" w14:textId="77777777" w:rsidTr="003F2943">
        <w:tc>
          <w:tcPr>
            <w:tcW w:w="1974" w:type="pct"/>
            <w:shd w:val="clear" w:color="auto" w:fill="auto"/>
            <w:vAlign w:val="center"/>
          </w:tcPr>
          <w:p w14:paraId="5290E872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Barthel index &lt;9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C324917" w14:textId="2DC24BA9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5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02AAB81" w14:textId="3B769D4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0025DE4" w14:textId="738D720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5D8A821" w14:textId="342AE62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3B6CB96" w14:textId="50B9B05F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6AD0BEA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FE86D06" w14:textId="77777777" w:rsidTr="003F2943">
        <w:tc>
          <w:tcPr>
            <w:tcW w:w="1974" w:type="pct"/>
            <w:shd w:val="clear" w:color="auto" w:fill="auto"/>
            <w:vAlign w:val="center"/>
          </w:tcPr>
          <w:p w14:paraId="7B2E886F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Comorbiditie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3350030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635500A3" w14:textId="77777777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4F0646D4" w14:textId="2DC4200C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ED81625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02D66F33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77749E43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1B08D4CF" w14:textId="77777777" w:rsidTr="003F2943">
        <w:tc>
          <w:tcPr>
            <w:tcW w:w="1974" w:type="pct"/>
            <w:shd w:val="clear" w:color="auto" w:fill="auto"/>
            <w:vAlign w:val="center"/>
          </w:tcPr>
          <w:p w14:paraId="22AB5354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Charlson comorbidity index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1A87052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55E9B31C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0189114B" w14:textId="580E4573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02690EBE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13672DC0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7852C97E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2108CD10" w14:textId="77777777" w:rsidTr="003F2943">
        <w:tc>
          <w:tcPr>
            <w:tcW w:w="1974" w:type="pct"/>
            <w:shd w:val="clear" w:color="auto" w:fill="auto"/>
            <w:vAlign w:val="center"/>
          </w:tcPr>
          <w:p w14:paraId="3CD8C5F7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32F7A7B" w14:textId="72D0696F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9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F7AB426" w14:textId="7FCE982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52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9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15DEC20" w14:textId="772B225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B3844B1" w14:textId="0E1CA43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78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8B01591" w14:textId="7EB00A9E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78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638184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86FBE9C" w14:textId="77777777" w:rsidTr="003F2943">
        <w:tc>
          <w:tcPr>
            <w:tcW w:w="1974" w:type="pct"/>
            <w:shd w:val="clear" w:color="auto" w:fill="auto"/>
            <w:vAlign w:val="center"/>
          </w:tcPr>
          <w:p w14:paraId="69AFB427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3–4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49F381A" w14:textId="63005380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5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4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B38018E" w14:textId="7627825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5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EA082B1" w14:textId="4CD267F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EC2C5E6" w14:textId="0177671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0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12EDD4D" w14:textId="429454FF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0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DEC9728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86E77A8" w14:textId="77777777" w:rsidTr="003F2943">
        <w:tc>
          <w:tcPr>
            <w:tcW w:w="1974" w:type="pct"/>
            <w:shd w:val="clear" w:color="auto" w:fill="auto"/>
            <w:vAlign w:val="center"/>
          </w:tcPr>
          <w:p w14:paraId="61F041DC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91B70EF" w14:textId="455DB4DB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2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CC85CC4" w14:textId="57E2A49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D9B79CE" w14:textId="3EEB0CE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09CD34A" w14:textId="20D6E87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B6296AD" w14:textId="4F8D8F61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03B27B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DB16049" w14:textId="77777777" w:rsidTr="003F2943">
        <w:tc>
          <w:tcPr>
            <w:tcW w:w="1974" w:type="pct"/>
            <w:shd w:val="clear" w:color="auto" w:fill="auto"/>
            <w:vAlign w:val="center"/>
          </w:tcPr>
          <w:p w14:paraId="40F15760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Hypertens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5B1E2F5" w14:textId="0ACB43EE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6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8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45C85C2" w14:textId="7E07587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5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C841228" w14:textId="5A5BC1A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1B96897" w14:textId="69DF30D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2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0EE3D73" w14:textId="04C266CA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2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EB84164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751456A" w14:textId="77777777" w:rsidTr="003F2943">
        <w:tc>
          <w:tcPr>
            <w:tcW w:w="1974" w:type="pct"/>
            <w:shd w:val="clear" w:color="auto" w:fill="auto"/>
            <w:vAlign w:val="center"/>
          </w:tcPr>
          <w:p w14:paraId="58C7AAE2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Diabetes mellitu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7EF37C2F" w14:textId="4AE057D3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66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3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DF02057" w14:textId="63D9860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6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3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015A0D1" w14:textId="0D21108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8C74B64" w14:textId="29AA175F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13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9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0A41085" w14:textId="30EE1219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13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9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11AAC50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0203C19" w14:textId="77777777" w:rsidTr="003F2943">
        <w:tc>
          <w:tcPr>
            <w:tcW w:w="1974" w:type="pct"/>
            <w:shd w:val="clear" w:color="auto" w:fill="auto"/>
            <w:vAlign w:val="center"/>
          </w:tcPr>
          <w:p w14:paraId="43E0D0DE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Chronic obstructive pulmonary diseas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2B9BAED" w14:textId="511FF3AA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A44ED9D" w14:textId="488C001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.2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15C7FDE" w14:textId="4884550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4A24DB3" w14:textId="64C0131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.1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18BB501" w14:textId="38392432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.1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7ABAD33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EC8B912" w14:textId="77777777" w:rsidTr="003F2943">
        <w:tc>
          <w:tcPr>
            <w:tcW w:w="1974" w:type="pct"/>
            <w:shd w:val="clear" w:color="auto" w:fill="auto"/>
            <w:vAlign w:val="center"/>
          </w:tcPr>
          <w:p w14:paraId="6FAE31E4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Renal failur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8BCFB7B" w14:textId="3F66841F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8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0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5086517" w14:textId="6A754CA1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0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E1B012B" w14:textId="17BFA22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D0891FC" w14:textId="42FEC573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0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CD52F56" w14:textId="032E673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0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985D85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82DE6B1" w14:textId="77777777" w:rsidTr="003F2943">
        <w:tc>
          <w:tcPr>
            <w:tcW w:w="1974" w:type="pct"/>
            <w:shd w:val="clear" w:color="auto" w:fill="auto"/>
            <w:vAlign w:val="center"/>
          </w:tcPr>
          <w:p w14:paraId="7570EE55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Liver diseas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8742A65" w14:textId="01EE4263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9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4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B8B0D60" w14:textId="7CA71923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0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5.2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08D0DEA" w14:textId="2DBD52A5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E5BB588" w14:textId="4472F8A2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5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F4FEEFC" w14:textId="263A3C50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5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8900573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30F6D7B" w14:textId="77777777" w:rsidTr="003F2943">
        <w:tc>
          <w:tcPr>
            <w:tcW w:w="1974" w:type="pct"/>
            <w:shd w:val="clear" w:color="auto" w:fill="auto"/>
            <w:vAlign w:val="center"/>
          </w:tcPr>
          <w:p w14:paraId="53F7ECF1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Corticosteroid</w:t>
            </w:r>
            <w:r w:rsidRPr="00EE6784">
              <w:rPr>
                <w:rFonts w:ascii="Arial" w:hAnsi="Arial" w:cs="Arial"/>
                <w:b/>
                <w:iCs/>
                <w:sz w:val="20"/>
                <w:szCs w:val="20"/>
              </w:rPr>
              <w:t xml:space="preserve"> use before surger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949AED1" w14:textId="15C1EEAB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0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AC47CE3" w14:textId="29E02B5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0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EF7FF0E" w14:textId="5318438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B00C02F" w14:textId="10014F0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0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6D9ADE8" w14:textId="23289DA9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0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7F1672A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7473C58C" w14:textId="77777777" w:rsidTr="003F2943">
        <w:tc>
          <w:tcPr>
            <w:tcW w:w="1974" w:type="pct"/>
            <w:shd w:val="clear" w:color="auto" w:fill="auto"/>
            <w:vAlign w:val="center"/>
          </w:tcPr>
          <w:p w14:paraId="11E7DC81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Preoperative transfus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7030C05" w14:textId="04533C95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4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AF0D66A" w14:textId="5F4C6DF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45E55A2" w14:textId="64E4809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207F95F" w14:textId="2824740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.6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6F6A355" w14:textId="683529A5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.6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EE4A3FC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1A822B7" w14:textId="77777777" w:rsidTr="003F2943">
        <w:tc>
          <w:tcPr>
            <w:tcW w:w="1974" w:type="pct"/>
            <w:shd w:val="clear" w:color="auto" w:fill="auto"/>
            <w:vAlign w:val="center"/>
          </w:tcPr>
          <w:p w14:paraId="186E853F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Clinical stag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2FA7F40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3EF0B163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32D1F576" w14:textId="368B257E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BC2892F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31159755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245B67C1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414D307E" w14:textId="77777777" w:rsidTr="003F2943">
        <w:tc>
          <w:tcPr>
            <w:tcW w:w="1974" w:type="pct"/>
            <w:shd w:val="clear" w:color="auto" w:fill="auto"/>
            <w:vAlign w:val="center"/>
          </w:tcPr>
          <w:p w14:paraId="0A48AAE3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lastRenderedPageBreak/>
              <w:t>0–I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0D0893A" w14:textId="716E991D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50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1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B2D49D6" w14:textId="2EA00F6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6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9.2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37699CB" w14:textId="286DA98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7F6CEBF" w14:textId="18EB1D6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30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2665299" w14:textId="5A8B8332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30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A7B8FED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88AE6CB" w14:textId="77777777" w:rsidTr="003F2943">
        <w:tc>
          <w:tcPr>
            <w:tcW w:w="1974" w:type="pct"/>
            <w:shd w:val="clear" w:color="auto" w:fill="auto"/>
            <w:vAlign w:val="center"/>
          </w:tcPr>
          <w:p w14:paraId="494A30DB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II–IV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E412EA8" w14:textId="37B16359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0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6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5A7A87D" w14:textId="41CACB3F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4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4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BF7ABDC" w14:textId="120DE3D5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788F8B5" w14:textId="55567B7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6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6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CB9ECE0" w14:textId="3534F05A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6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6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3C14544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E05B013" w14:textId="77777777" w:rsidTr="003F2943">
        <w:tc>
          <w:tcPr>
            <w:tcW w:w="1974" w:type="pct"/>
            <w:shd w:val="clear" w:color="auto" w:fill="auto"/>
            <w:vAlign w:val="center"/>
          </w:tcPr>
          <w:p w14:paraId="73C4D036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07498FB" w14:textId="569FCF6D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41DCEA4" w14:textId="752D9A99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68D5447" w14:textId="39EA2DE8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2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6E6F471" w14:textId="18533C6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5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53C8C49" w14:textId="4AF588B5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5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EDEA250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547D98B" w14:textId="77777777" w:rsidTr="003F2943">
        <w:tc>
          <w:tcPr>
            <w:tcW w:w="1974" w:type="pct"/>
            <w:shd w:val="clear" w:color="auto" w:fill="auto"/>
            <w:vAlign w:val="center"/>
          </w:tcPr>
          <w:p w14:paraId="3B40C103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Preoperative treatment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E397086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3C9E95C1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2AE3D51F" w14:textId="132A2F03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0173CF19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52DC9479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7338CE1B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12BC3286" w14:textId="77777777" w:rsidTr="003F2943">
        <w:tc>
          <w:tcPr>
            <w:tcW w:w="1974" w:type="pct"/>
            <w:shd w:val="clear" w:color="auto" w:fill="auto"/>
            <w:vAlign w:val="center"/>
          </w:tcPr>
          <w:p w14:paraId="10718D87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Chemotherap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F4F3A53" w14:textId="0EEA0640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63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47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D7D6A87" w14:textId="4E2F0722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1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47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F6C97EE" w14:textId="7C722BB9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40D6BF6" w14:textId="58AC1EA9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47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1F3A8C9" w14:textId="488A63B1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47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B9F20D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15C8AE6" w14:textId="77777777" w:rsidTr="003F2943">
        <w:tc>
          <w:tcPr>
            <w:tcW w:w="1974" w:type="pct"/>
            <w:shd w:val="clear" w:color="auto" w:fill="auto"/>
            <w:vAlign w:val="center"/>
          </w:tcPr>
          <w:p w14:paraId="58EB04A9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Cs/>
                <w:sz w:val="20"/>
                <w:szCs w:val="20"/>
              </w:rPr>
              <w:t>Radiotherap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B1EBA42" w14:textId="2782F0A6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36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4DC6145" w14:textId="126D88EC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58C9877" w14:textId="430451F7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DC1E592" w14:textId="35BDB88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7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290F1CC" w14:textId="001F524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7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D98FE3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770D459" w14:textId="77777777" w:rsidTr="003F2943">
        <w:tc>
          <w:tcPr>
            <w:tcW w:w="1974" w:type="pct"/>
            <w:shd w:val="clear" w:color="auto" w:fill="auto"/>
            <w:vAlign w:val="center"/>
          </w:tcPr>
          <w:p w14:paraId="26495F04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Three-field lymph node dissect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7CEDE8A" w14:textId="270A41CB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8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9.7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63C35EB" w14:textId="3061D8E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9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7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EED2D6B" w14:textId="17C95104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1.7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BF452C9" w14:textId="5AFAC0B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8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6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718DEF4" w14:textId="4CA3FA28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8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6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02E333F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1510553" w14:textId="77777777" w:rsidTr="003F2943">
        <w:tc>
          <w:tcPr>
            <w:tcW w:w="1974" w:type="pct"/>
            <w:shd w:val="clear" w:color="auto" w:fill="auto"/>
            <w:vAlign w:val="center"/>
          </w:tcPr>
          <w:p w14:paraId="4E8F39B7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Thoracic approach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7A60416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66F79B54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440ECF77" w14:textId="545A5091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0739DBEE" w14:textId="77777777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51B6E8D1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710E6BF8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6C2983DB" w14:textId="77777777" w:rsidTr="003F2943">
        <w:tc>
          <w:tcPr>
            <w:tcW w:w="1974" w:type="pct"/>
            <w:shd w:val="clear" w:color="auto" w:fill="auto"/>
            <w:vAlign w:val="center"/>
          </w:tcPr>
          <w:p w14:paraId="2C462149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Unspecified (to March 2014)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977C916" w14:textId="4C53C275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47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6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36A031F" w14:textId="5576610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1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7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5068398" w14:textId="2783761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5F3350F" w14:textId="69B12C09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23.4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E476E4B" w14:textId="49C0A93F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23.4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55F1806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F792B7F" w14:textId="77777777" w:rsidTr="003F2943">
        <w:tc>
          <w:tcPr>
            <w:tcW w:w="1974" w:type="pct"/>
            <w:shd w:val="clear" w:color="auto" w:fill="auto"/>
            <w:vAlign w:val="center"/>
          </w:tcPr>
          <w:p w14:paraId="0FB4550F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Ope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42FD487" w14:textId="14C48B62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5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6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9F8FBBD" w14:textId="20FE00E2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FDE3A15" w14:textId="7956B1E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.1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B6708D9" w14:textId="5CEF1C63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9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ACB6924" w14:textId="7F29C082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9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88D4ABE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C5846AE" w14:textId="77777777" w:rsidTr="003F2943">
        <w:tc>
          <w:tcPr>
            <w:tcW w:w="1974" w:type="pct"/>
            <w:shd w:val="clear" w:color="auto" w:fill="auto"/>
            <w:vAlign w:val="center"/>
          </w:tcPr>
          <w:p w14:paraId="7686841F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Minimally invasive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1878310" w14:textId="65236DD5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59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7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6BBC292" w14:textId="175D616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7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40.2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C243900" w14:textId="0DF347A1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4AB864D" w14:textId="74DF3105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7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34BEE85" w14:textId="7FCB2745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7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30A4725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0FA6143" w14:textId="77777777" w:rsidTr="003F2943">
        <w:tc>
          <w:tcPr>
            <w:tcW w:w="1974" w:type="pct"/>
            <w:shd w:val="clear" w:color="auto" w:fill="auto"/>
            <w:vAlign w:val="center"/>
          </w:tcPr>
          <w:p w14:paraId="119C8550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Vessel reconstruct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CB30A88" w14:textId="2EFAD3F7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0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BA7CD49" w14:textId="645B20B2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0.3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F7B471B" w14:textId="490FB03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763ABA1" w14:textId="413D5AEC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0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5BC0AA4" w14:textId="2FAE7F93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0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9F1168A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B64F78A" w14:textId="77777777" w:rsidTr="003F2943">
        <w:tc>
          <w:tcPr>
            <w:tcW w:w="1974" w:type="pct"/>
            <w:shd w:val="clear" w:color="auto" w:fill="auto"/>
            <w:vAlign w:val="center"/>
          </w:tcPr>
          <w:p w14:paraId="2071F280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Epidural anesthesia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E70E3F4" w14:textId="33E738E3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1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81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BE5E99C" w14:textId="7EF5E012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49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7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E3FDF4A" w14:textId="79E75DA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365D6A7" w14:textId="4AAB53BD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78.2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4E8840F" w14:textId="5460E778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78.2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71F008D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6F8B924" w14:textId="77777777" w:rsidTr="003F2943">
        <w:tc>
          <w:tcPr>
            <w:tcW w:w="1974" w:type="pct"/>
            <w:shd w:val="clear" w:color="auto" w:fill="auto"/>
            <w:vAlign w:val="center"/>
          </w:tcPr>
          <w:p w14:paraId="1B794C91" w14:textId="77777777" w:rsidR="000145AA" w:rsidRPr="00EE6784" w:rsidRDefault="000D20FB" w:rsidP="000145AA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Prophylactic corticosteroids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77B0BA7" w14:textId="648883F7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0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67AC940" w14:textId="5311E56B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50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78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0F879650" w14:textId="3C00DAA9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7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F9E2A6A" w14:textId="147EA52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7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8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51CE1CEB" w14:textId="249CC1DC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7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8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6B38393D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B4C9FD8" w14:textId="77777777" w:rsidTr="003F2943">
        <w:tc>
          <w:tcPr>
            <w:tcW w:w="1974" w:type="pct"/>
            <w:shd w:val="clear" w:color="auto" w:fill="auto"/>
            <w:vAlign w:val="center"/>
          </w:tcPr>
          <w:p w14:paraId="6EE38E24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b/>
                <w:sz w:val="20"/>
                <w:szCs w:val="20"/>
              </w:rPr>
              <w:t>Prophylactic neutrophil elastase inhibitor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AD0E2C8" w14:textId="7805947C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87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9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A98D51F" w14:textId="586E60B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1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1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434BE29" w14:textId="07D15D24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366FF1B4" w14:textId="279D60C6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22.9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F9852D0" w14:textId="2CC5D18A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22.9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11AE004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4F86DBC" w14:textId="77777777" w:rsidTr="003F2943">
        <w:tc>
          <w:tcPr>
            <w:tcW w:w="1974" w:type="pct"/>
          </w:tcPr>
          <w:p w14:paraId="259D0054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 xml:space="preserve">Duration of anesthesia, </w:t>
            </w:r>
            <w:r w:rsidRPr="00EE6784">
              <w:rPr>
                <w:rFonts w:ascii="Arial" w:hAnsi="Arial" w:cs="Arial"/>
                <w:sz w:val="20"/>
                <w:szCs w:val="20"/>
              </w:rPr>
              <w:t>mi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3226EB6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2AFDE794" w14:textId="77777777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69A9D9BA" w14:textId="27D1B9A5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412A0EB" w14:textId="77777777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49B423DF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1ED10D50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</w:p>
        </w:tc>
      </w:tr>
      <w:tr w:rsidR="009A69DB" w14:paraId="27220725" w14:textId="77777777" w:rsidTr="003F2943">
        <w:tc>
          <w:tcPr>
            <w:tcW w:w="1974" w:type="pct"/>
            <w:vAlign w:val="center"/>
          </w:tcPr>
          <w:p w14:paraId="59969D90" w14:textId="7272D9F8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&lt;</w:t>
            </w:r>
            <w:r>
              <w:rPr>
                <w:rFonts w:ascii="Arial" w:hAnsi="Arial" w:cs="Arial"/>
                <w:sz w:val="20"/>
                <w:szCs w:val="20"/>
              </w:rPr>
              <w:t>50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227761B" w14:textId="40260D51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39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EEAA6A7" w14:textId="674EE0E1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B081B07" w14:textId="36980A0C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101BB88" w14:textId="2E1A25B8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A83F7AC" w14:textId="3C0472F3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3C13BDC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98F5CEF" w14:textId="77777777" w:rsidTr="003F2943">
        <w:tc>
          <w:tcPr>
            <w:tcW w:w="1974" w:type="pct"/>
            <w:vAlign w:val="center"/>
          </w:tcPr>
          <w:p w14:paraId="5F78CDF6" w14:textId="5BDE9302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50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EE6784">
              <w:rPr>
                <w:rFonts w:ascii="Arial" w:hAnsi="Arial" w:cs="Arial"/>
                <w:sz w:val="20"/>
                <w:szCs w:val="20"/>
              </w:rPr>
              <w:t>–59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882470F" w14:textId="5F5ECD02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58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8ECEB7A" w14:textId="3F43A671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8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9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412B024" w14:textId="01C63219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.9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BFC22A1" w14:textId="12E75D90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2C95441" w14:textId="11BAA9A0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0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0B20C5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32EF4449" w14:textId="77777777" w:rsidTr="003F2943">
        <w:tc>
          <w:tcPr>
            <w:tcW w:w="1974" w:type="pct"/>
            <w:vAlign w:val="center"/>
          </w:tcPr>
          <w:p w14:paraId="3BED310A" w14:textId="38033B6E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59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EE6784">
              <w:rPr>
                <w:rFonts w:ascii="Arial" w:hAnsi="Arial" w:cs="Arial"/>
                <w:sz w:val="20"/>
                <w:szCs w:val="20"/>
              </w:rPr>
              <w:t>–6</w:t>
            </w:r>
            <w:r>
              <w:rPr>
                <w:rFonts w:ascii="Arial" w:hAnsi="Arial" w:cs="Arial"/>
                <w:sz w:val="20"/>
                <w:szCs w:val="20"/>
              </w:rPr>
              <w:t>92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57F1BE9" w14:textId="49079E6E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7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3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85E73DD" w14:textId="1E83A88F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5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3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A8FC44B" w14:textId="2B7CA45A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86A5760" w14:textId="6581700A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7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2A6C775" w14:textId="410A0E55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3.7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33E9538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CF607A4" w14:textId="77777777" w:rsidTr="003F2943">
        <w:tc>
          <w:tcPr>
            <w:tcW w:w="1974" w:type="pct"/>
            <w:vAlign w:val="center"/>
          </w:tcPr>
          <w:p w14:paraId="201B6E2D" w14:textId="2F678F90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69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75E7D07" w14:textId="57F7A55B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95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4.2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EEF56B9" w14:textId="05FE9EF4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5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3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EDEE79A" w14:textId="67B9DE2C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0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867C41A" w14:textId="1A65E2C1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FDB0C62" w14:textId="39D496FD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176FDDE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19489D82" w14:textId="77777777" w:rsidTr="003F2943">
        <w:tc>
          <w:tcPr>
            <w:tcW w:w="1974" w:type="pct"/>
            <w:vAlign w:val="center"/>
          </w:tcPr>
          <w:p w14:paraId="558FD7D3" w14:textId="77777777" w:rsidR="000145AA" w:rsidRPr="00EE6784" w:rsidRDefault="000D20FB" w:rsidP="000145AA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Transfusion on the day of surgery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A578ACE" w14:textId="21FC940E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50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7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B74A972" w14:textId="277CA193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0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0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595657D" w14:textId="608D27C8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6F63358A" w14:textId="5A820828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0.3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4C09D3C3" w14:textId="2BB14606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(20.3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00DB795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color w:val="000000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5A00F153" w14:textId="77777777" w:rsidTr="003F2943">
        <w:tc>
          <w:tcPr>
            <w:tcW w:w="1974" w:type="pct"/>
            <w:shd w:val="clear" w:color="auto" w:fill="auto"/>
            <w:vAlign w:val="center"/>
          </w:tcPr>
          <w:p w14:paraId="11CF378E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Teaching hospital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5930652" w14:textId="22F595EF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,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6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1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0466596D" w14:textId="7A526A24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21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62.6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58151B5" w14:textId="223C0FC8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D2885EA" w14:textId="5DC1033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62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6A630D6" w14:textId="4AD80D0D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62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7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0AC3884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6FCB604" w14:textId="77777777" w:rsidTr="003F2943">
        <w:tc>
          <w:tcPr>
            <w:tcW w:w="1974" w:type="pct"/>
            <w:shd w:val="clear" w:color="auto" w:fill="auto"/>
            <w:vAlign w:val="center"/>
          </w:tcPr>
          <w:p w14:paraId="7136E107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Hospital volume</w:t>
            </w:r>
            <w:r w:rsidRPr="00EE6784">
              <w:rPr>
                <w:rFonts w:ascii="Arial" w:hAnsi="Arial" w:cs="Arial"/>
                <w:sz w:val="20"/>
                <w:szCs w:val="20"/>
              </w:rPr>
              <w:t>, cases/year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163CE9D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4CFA4DA7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3981D9BC" w14:textId="33CBC928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458AC183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772E8B9D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4FAEFBBF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</w:p>
        </w:tc>
      </w:tr>
      <w:tr w:rsidR="009A69DB" w14:paraId="05D38B93" w14:textId="77777777" w:rsidTr="003F2943">
        <w:tc>
          <w:tcPr>
            <w:tcW w:w="1974" w:type="pct"/>
            <w:shd w:val="clear" w:color="auto" w:fill="auto"/>
            <w:vAlign w:val="center"/>
          </w:tcPr>
          <w:p w14:paraId="27DF72F3" w14:textId="13B82B1F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&lt;7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249904C" w14:textId="755996EF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09 (25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1B317A0B" w14:textId="5FC9076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 (22.4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423C7F2" w14:textId="19B009B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BBA617B" w14:textId="2B32CD7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83AB255" w14:textId="5D798064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ED82A17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0BFF6F2" w14:textId="77777777" w:rsidTr="003F2943">
        <w:tc>
          <w:tcPr>
            <w:tcW w:w="1974" w:type="pct"/>
            <w:shd w:val="clear" w:color="auto" w:fill="auto"/>
            <w:vAlign w:val="center"/>
          </w:tcPr>
          <w:p w14:paraId="1F9E4A5D" w14:textId="0AF609D0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7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  <w:r w:rsidRPr="00EE6784">
              <w:rPr>
                <w:rFonts w:ascii="Arial" w:hAnsi="Arial" w:cs="Arial"/>
                <w:sz w:val="20"/>
                <w:szCs w:val="20"/>
              </w:rPr>
              <w:t>–19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697A1F6" w14:textId="6AC51E38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00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 (24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22D1B7B" w14:textId="7AC54CB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3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 (27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2784119B" w14:textId="0C53EC8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0A42B92" w14:textId="0FA493B2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2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9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52845BA" w14:textId="193F5FE9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2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9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507A13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B243478" w14:textId="77777777" w:rsidTr="003F2943">
        <w:tc>
          <w:tcPr>
            <w:tcW w:w="1974" w:type="pct"/>
            <w:shd w:val="clear" w:color="auto" w:fill="auto"/>
            <w:vAlign w:val="center"/>
          </w:tcPr>
          <w:p w14:paraId="1F717E74" w14:textId="4236DFFE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  <w:r w:rsidRPr="00EE6784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E6784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39</w:t>
            </w:r>
            <w:r w:rsidRPr="00EE6784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00CE821" w14:textId="086899AA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90 (25.4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A321878" w14:textId="073A828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2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1.9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EE1B5AC" w14:textId="2A320CE7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8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403478C" w14:textId="474A3725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2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CDCAB51" w14:textId="2F4F307B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2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58A4F3A7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22169835" w14:textId="77777777" w:rsidTr="003F2943">
        <w:tc>
          <w:tcPr>
            <w:tcW w:w="1974" w:type="pct"/>
            <w:shd w:val="clear" w:color="auto" w:fill="auto"/>
            <w:vAlign w:val="center"/>
          </w:tcPr>
          <w:p w14:paraId="46FDC186" w14:textId="10078D5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</w:t>
            </w:r>
            <w:r>
              <w:rPr>
                <w:rFonts w:ascii="Arial" w:hAnsi="Arial" w:cs="Arial"/>
                <w:sz w:val="20"/>
                <w:szCs w:val="20"/>
              </w:rPr>
              <w:t>39</w:t>
            </w:r>
            <w:r w:rsidRPr="00EE6784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0FF61B08" w14:textId="7079F226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117 (25.1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6F77C437" w14:textId="7DB7A3F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4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8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60AF68AA" w14:textId="64E6F02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444F372C" w14:textId="36262FB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8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2E045EAA" w14:textId="0C03B96D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8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8B064C3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711F8038" w14:textId="77777777" w:rsidTr="003F2943">
        <w:tc>
          <w:tcPr>
            <w:tcW w:w="1974" w:type="pct"/>
            <w:shd w:val="clear" w:color="auto" w:fill="auto"/>
            <w:vAlign w:val="center"/>
          </w:tcPr>
          <w:p w14:paraId="57D9FD66" w14:textId="5ED9B31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Hospitals’ early extubation proportion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0DB0B38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4E4A4307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11FA3BA9" w14:textId="2BF0D1AF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47CF8D3F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006A9557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13EFC9DB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4674E47F" w14:textId="77777777" w:rsidTr="003F2943">
        <w:tc>
          <w:tcPr>
            <w:tcW w:w="1974" w:type="pct"/>
            <w:shd w:val="clear" w:color="auto" w:fill="auto"/>
            <w:vAlign w:val="center"/>
          </w:tcPr>
          <w:p w14:paraId="6086C962" w14:textId="4CE60B44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&lt;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EE6784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DE89F87" w14:textId="02C41424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211 (25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503CB93C" w14:textId="0632719A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00 (15.5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449B1FAB" w14:textId="1F24ED2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5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0E1ABA0B" w14:textId="287296A3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17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325FE015" w14:textId="05ED3CCE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17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324664A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281B9046" w14:textId="77777777" w:rsidTr="003F2943">
        <w:tc>
          <w:tcPr>
            <w:tcW w:w="1974" w:type="pct"/>
            <w:shd w:val="clear" w:color="auto" w:fill="auto"/>
            <w:vAlign w:val="center"/>
          </w:tcPr>
          <w:p w14:paraId="0D6EBE25" w14:textId="0345AC99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EE6784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EE6784">
              <w:rPr>
                <w:rFonts w:ascii="Arial" w:hAnsi="Arial" w:cs="Arial"/>
                <w:sz w:val="20"/>
                <w:szCs w:val="20"/>
              </w:rPr>
              <w:t>9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6C815B65" w14:textId="4A90F435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06 (24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99C163F" w14:textId="4F9498B8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6 (36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40E3FBC" w14:textId="48D47E2C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21AFE8C3" w14:textId="3F75B9D6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2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74815608" w14:textId="794252C5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6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2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20CE5EE7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2CF16807" w14:textId="77777777" w:rsidTr="003F2943">
        <w:tc>
          <w:tcPr>
            <w:tcW w:w="1974" w:type="pct"/>
            <w:shd w:val="clear" w:color="auto" w:fill="auto"/>
            <w:vAlign w:val="center"/>
          </w:tcPr>
          <w:p w14:paraId="447A846D" w14:textId="251B0144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EE6784">
              <w:rPr>
                <w:rFonts w:ascii="Arial" w:hAnsi="Arial" w:cs="Arial"/>
                <w:sz w:val="20"/>
                <w:szCs w:val="20"/>
              </w:rPr>
              <w:t>0–8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EE6784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2B372FE0" w14:textId="09E670AC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899 (24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7F347BE3" w14:textId="0309AA9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8 (38.7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1B81B9AA" w14:textId="46044BA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2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1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ABC6E85" w14:textId="66C4A38B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0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9E8D443" w14:textId="006E48A8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3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5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0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423D00D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058A91CD" w14:textId="77777777" w:rsidTr="003F2943">
        <w:tc>
          <w:tcPr>
            <w:tcW w:w="1974" w:type="pct"/>
            <w:shd w:val="clear" w:color="auto" w:fill="auto"/>
            <w:vAlign w:val="center"/>
          </w:tcPr>
          <w:p w14:paraId="44309E33" w14:textId="2C6EEDE1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≥8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EE6784">
              <w:rPr>
                <w:rFonts w:ascii="Arial" w:hAnsi="Arial" w:cs="Arial"/>
                <w:sz w:val="20"/>
                <w:szCs w:val="20"/>
              </w:rPr>
              <w:t>%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831D336" w14:textId="6C6692C1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408 (26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A807970" w14:textId="53C8AAFC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90 (9.8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3DBF87B8" w14:textId="56F6A8E4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4</w:t>
            </w: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77C66300" w14:textId="67258324" w:rsidR="000145AA" w:rsidRPr="00EE6784" w:rsidRDefault="000D20FB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11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10D0E9F1" w14:textId="21E5F687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(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11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.</w:t>
            </w:r>
            <w:r>
              <w:rPr>
                <w:rFonts w:ascii="Arial" w:eastAsia="游ゴシック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游ゴシック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9AB8E9B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0.0</w:t>
            </w:r>
          </w:p>
        </w:tc>
      </w:tr>
      <w:tr w:rsidR="009A69DB" w14:paraId="2B5C83EC" w14:textId="77777777" w:rsidTr="003F2943">
        <w:tc>
          <w:tcPr>
            <w:tcW w:w="1974" w:type="pct"/>
            <w:shd w:val="clear" w:color="auto" w:fill="auto"/>
            <w:vAlign w:val="center"/>
          </w:tcPr>
          <w:p w14:paraId="30080F82" w14:textId="77777777" w:rsidR="000145AA" w:rsidRPr="00EE6784" w:rsidRDefault="000D20FB" w:rsidP="000145AA">
            <w:pPr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b/>
                <w:sz w:val="20"/>
                <w:szCs w:val="20"/>
              </w:rPr>
              <w:t>Fiscal year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4047C43F" w14:textId="77777777" w:rsidR="000145AA" w:rsidRPr="00EE6784" w:rsidRDefault="000145AA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616" w:type="pct"/>
            <w:shd w:val="clear" w:color="auto" w:fill="auto"/>
            <w:vAlign w:val="center"/>
          </w:tcPr>
          <w:p w14:paraId="1C406C72" w14:textId="77777777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304" w:type="pct"/>
            <w:shd w:val="clear" w:color="auto" w:fill="auto"/>
            <w:vAlign w:val="center"/>
          </w:tcPr>
          <w:p w14:paraId="6E8D16CC" w14:textId="50A8EB5C" w:rsidR="000145AA" w:rsidRPr="00EE6784" w:rsidRDefault="000145AA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  <w:tc>
          <w:tcPr>
            <w:tcW w:w="545" w:type="pct"/>
            <w:shd w:val="clear" w:color="auto" w:fill="auto"/>
            <w:vAlign w:val="center"/>
          </w:tcPr>
          <w:p w14:paraId="35B07198" w14:textId="77777777" w:rsidR="000145AA" w:rsidRPr="00EE6784" w:rsidRDefault="000145AA" w:rsidP="000145AA">
            <w:pPr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589" w:type="pct"/>
            <w:shd w:val="clear" w:color="auto" w:fill="auto"/>
            <w:vAlign w:val="center"/>
          </w:tcPr>
          <w:p w14:paraId="4D0293D5" w14:textId="77777777" w:rsidR="000145AA" w:rsidRPr="00EE6784" w:rsidRDefault="000145AA" w:rsidP="000145AA">
            <w:pPr>
              <w:ind w:firstLineChars="11" w:firstLine="22"/>
              <w:jc w:val="center"/>
              <w:rPr>
                <w:rFonts w:ascii="Arial" w:eastAsia="游ゴシック" w:hAnsi="Arial" w:cs="Arial"/>
                <w:sz w:val="20"/>
                <w:szCs w:val="20"/>
              </w:rPr>
            </w:pPr>
          </w:p>
        </w:tc>
        <w:tc>
          <w:tcPr>
            <w:tcW w:w="303" w:type="pct"/>
            <w:shd w:val="clear" w:color="auto" w:fill="auto"/>
            <w:vAlign w:val="center"/>
          </w:tcPr>
          <w:p w14:paraId="76EE3462" w14:textId="77777777" w:rsidR="000145AA" w:rsidRPr="00EE6784" w:rsidRDefault="000145AA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</w:p>
        </w:tc>
      </w:tr>
      <w:tr w:rsidR="009A69DB" w14:paraId="30FF52CE" w14:textId="77777777" w:rsidTr="003F2943">
        <w:tc>
          <w:tcPr>
            <w:tcW w:w="1974" w:type="pct"/>
            <w:shd w:val="clear" w:color="auto" w:fill="auto"/>
            <w:vAlign w:val="center"/>
          </w:tcPr>
          <w:p w14:paraId="173DB301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b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010–2011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3508DEAB" w14:textId="46061FFA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977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4.6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30530D87" w14:textId="666E7DC3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23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12.0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7D3AD1DA" w14:textId="6268756E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549181EB" w14:textId="10451E8F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0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D31F999" w14:textId="0E2F53F1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1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0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31414BA2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0C81E585" w14:textId="77777777" w:rsidTr="003F2943">
        <w:tc>
          <w:tcPr>
            <w:tcW w:w="1974" w:type="pct"/>
            <w:shd w:val="clear" w:color="auto" w:fill="auto"/>
            <w:vAlign w:val="center"/>
          </w:tcPr>
          <w:p w14:paraId="4E187137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012–2013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1ABC36A8" w14:textId="29EC5CDD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50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2.0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41897F2E" w14:textId="15DDF6DB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8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2E0F1BC" w14:textId="5C6DD5C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AA693F6" w14:textId="350D86B4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038715F8" w14:textId="48B3FAB0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4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2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70627726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66FEF1A2" w14:textId="77777777" w:rsidTr="003F2943">
        <w:tc>
          <w:tcPr>
            <w:tcW w:w="1974" w:type="pct"/>
            <w:shd w:val="clear" w:color="auto" w:fill="auto"/>
            <w:vAlign w:val="center"/>
          </w:tcPr>
          <w:p w14:paraId="6E4EC467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014–2015</w:t>
            </w:r>
          </w:p>
        </w:tc>
        <w:tc>
          <w:tcPr>
            <w:tcW w:w="669" w:type="pct"/>
            <w:shd w:val="clear" w:color="auto" w:fill="auto"/>
            <w:vAlign w:val="center"/>
          </w:tcPr>
          <w:p w14:paraId="5ED1A03F" w14:textId="1A1427E1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20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5.5)</w:t>
            </w:r>
          </w:p>
        </w:tc>
        <w:tc>
          <w:tcPr>
            <w:tcW w:w="616" w:type="pct"/>
            <w:shd w:val="clear" w:color="auto" w:fill="auto"/>
            <w:vAlign w:val="center"/>
          </w:tcPr>
          <w:p w14:paraId="2AFD8268" w14:textId="0C720251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525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27.1)</w:t>
            </w:r>
          </w:p>
        </w:tc>
        <w:tc>
          <w:tcPr>
            <w:tcW w:w="304" w:type="pct"/>
            <w:shd w:val="clear" w:color="auto" w:fill="auto"/>
            <w:vAlign w:val="center"/>
          </w:tcPr>
          <w:p w14:paraId="5A808A60" w14:textId="7CAE09F4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545" w:type="pct"/>
            <w:shd w:val="clear" w:color="auto" w:fill="auto"/>
            <w:vAlign w:val="center"/>
          </w:tcPr>
          <w:p w14:paraId="1049605E" w14:textId="7F3208B0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shd w:val="clear" w:color="auto" w:fill="auto"/>
            <w:vAlign w:val="center"/>
          </w:tcPr>
          <w:p w14:paraId="6A02A14E" w14:textId="3BA501A0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2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4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01F31F28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  <w:tr w:rsidR="009A69DB" w14:paraId="452C0035" w14:textId="77777777" w:rsidTr="003F2943">
        <w:tc>
          <w:tcPr>
            <w:tcW w:w="197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D88C538" w14:textId="77777777" w:rsidR="000145AA" w:rsidRPr="00EE6784" w:rsidRDefault="000D20FB" w:rsidP="000145AA">
            <w:pPr>
              <w:ind w:firstLineChars="100" w:firstLine="200"/>
              <w:jc w:val="left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hAnsi="Arial" w:cs="Arial"/>
                <w:sz w:val="20"/>
                <w:szCs w:val="20"/>
              </w:rPr>
              <w:t>2016–2018</w:t>
            </w:r>
          </w:p>
        </w:tc>
        <w:tc>
          <w:tcPr>
            <w:tcW w:w="66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02DF5E" w14:textId="07B9570E" w:rsidR="000145AA" w:rsidRPr="00EE6784" w:rsidRDefault="000D20FB" w:rsidP="000145AA">
            <w:pPr>
              <w:ind w:firstLineChars="9" w:firstLine="18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7741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7.9)</w:t>
            </w:r>
          </w:p>
        </w:tc>
        <w:tc>
          <w:tcPr>
            <w:tcW w:w="61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3FF3D1" w14:textId="652F0B49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692</w:t>
            </w:r>
            <w:r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 xml:space="preserve"> (35.8)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794429" w14:textId="3BC0C25D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54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738AB51" w14:textId="179995C6" w:rsidR="000145AA" w:rsidRPr="00EE6784" w:rsidRDefault="000D20FB" w:rsidP="000145AA">
            <w:pPr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3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58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112329" w14:textId="443C2473" w:rsidR="000145AA" w:rsidRPr="00EE6784" w:rsidRDefault="000D20FB" w:rsidP="000145AA">
            <w:pPr>
              <w:ind w:firstLineChars="11" w:firstLine="22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ＭＳ 明朝" w:hAnsi="Arial" w:cs="Arial"/>
                <w:sz w:val="20"/>
                <w:szCs w:val="20"/>
              </w:rPr>
              <w:t>(36.</w:t>
            </w:r>
            <w:r>
              <w:rPr>
                <w:rFonts w:ascii="Arial" w:eastAsia="ＭＳ 明朝" w:hAnsi="Arial" w:cs="Arial"/>
                <w:sz w:val="20"/>
                <w:szCs w:val="20"/>
              </w:rPr>
              <w:t>3</w:t>
            </w:r>
            <w:r w:rsidRPr="00EE6784">
              <w:rPr>
                <w:rFonts w:ascii="Arial" w:eastAsia="ＭＳ 明朝" w:hAnsi="Arial" w:cs="Arial"/>
                <w:sz w:val="20"/>
                <w:szCs w:val="20"/>
              </w:rPr>
              <w:t>)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07EA279" w14:textId="77777777" w:rsidR="000145AA" w:rsidRPr="00EE6784" w:rsidRDefault="000D20FB" w:rsidP="000145AA">
            <w:pPr>
              <w:ind w:leftChars="-7" w:left="-1" w:hangingChars="7" w:hanging="14"/>
              <w:jc w:val="center"/>
              <w:rPr>
                <w:rFonts w:ascii="Arial" w:eastAsia="ＭＳ 明朝" w:hAnsi="Arial" w:cs="Arial"/>
                <w:sz w:val="20"/>
                <w:szCs w:val="20"/>
              </w:rPr>
            </w:pPr>
            <w:r w:rsidRPr="00EE6784">
              <w:rPr>
                <w:rFonts w:ascii="Arial" w:eastAsia="游ゴシック" w:hAnsi="Arial" w:cs="Arial"/>
                <w:color w:val="000000"/>
                <w:sz w:val="20"/>
                <w:szCs w:val="20"/>
              </w:rPr>
              <w:t>0.0</w:t>
            </w:r>
          </w:p>
        </w:tc>
      </w:tr>
    </w:tbl>
    <w:p w14:paraId="4410BBA8" w14:textId="77777777" w:rsidR="00E97CDC" w:rsidRPr="003F636C" w:rsidRDefault="000D20FB" w:rsidP="00E97CDC">
      <w:pPr>
        <w:widowControl/>
        <w:jc w:val="left"/>
        <w:rPr>
          <w:rFonts w:ascii="Arial" w:hAnsi="Arial" w:cs="Arial"/>
          <w:sz w:val="20"/>
          <w:szCs w:val="20"/>
        </w:rPr>
      </w:pPr>
      <w:r w:rsidRPr="003F636C">
        <w:rPr>
          <w:rFonts w:ascii="Arial" w:hAnsi="Arial" w:cs="Arial"/>
          <w:sz w:val="20"/>
          <w:szCs w:val="20"/>
        </w:rPr>
        <w:t xml:space="preserve">Data are presented as </w:t>
      </w:r>
      <w:r w:rsidRPr="003F636C">
        <w:rPr>
          <w:rFonts w:ascii="Arial" w:hAnsi="Arial" w:cs="Arial"/>
          <w:i/>
          <w:sz w:val="20"/>
          <w:szCs w:val="20"/>
        </w:rPr>
        <w:t>n</w:t>
      </w:r>
      <w:r w:rsidRPr="003F636C">
        <w:rPr>
          <w:rFonts w:ascii="Arial" w:hAnsi="Arial" w:cs="Arial"/>
          <w:sz w:val="20"/>
          <w:szCs w:val="20"/>
        </w:rPr>
        <w:t xml:space="preserve"> (%).</w:t>
      </w:r>
    </w:p>
    <w:p w14:paraId="50FC0408" w14:textId="77777777" w:rsidR="00E97CDC" w:rsidRPr="003F636C" w:rsidRDefault="000D20FB" w:rsidP="00E97CDC">
      <w:pPr>
        <w:widowControl/>
        <w:jc w:val="left"/>
        <w:rPr>
          <w:rFonts w:ascii="Arial" w:hAnsi="Arial" w:cs="Arial"/>
          <w:sz w:val="20"/>
          <w:szCs w:val="20"/>
        </w:rPr>
      </w:pPr>
      <w:r w:rsidRPr="00163A85">
        <w:rPr>
          <w:rFonts w:ascii="Arial" w:hAnsi="Arial" w:cs="Arial"/>
          <w:sz w:val="20"/>
          <w:szCs w:val="20"/>
        </w:rPr>
        <w:t>CEZ</w:t>
      </w:r>
      <w:r>
        <w:rPr>
          <w:rFonts w:ascii="Arial" w:hAnsi="Arial" w:cs="Arial"/>
          <w:sz w:val="20"/>
          <w:szCs w:val="20"/>
        </w:rPr>
        <w:t>,</w:t>
      </w:r>
      <w:r w:rsidRPr="00163A85">
        <w:rPr>
          <w:rFonts w:ascii="Arial" w:hAnsi="Arial" w:cs="Arial"/>
          <w:sz w:val="20"/>
          <w:szCs w:val="20"/>
        </w:rPr>
        <w:t xml:space="preserve"> cefazolin; ABPC/SBT</w:t>
      </w:r>
      <w:r>
        <w:rPr>
          <w:rFonts w:ascii="Arial" w:hAnsi="Arial" w:cs="Arial"/>
          <w:sz w:val="20"/>
          <w:szCs w:val="20"/>
        </w:rPr>
        <w:t>,</w:t>
      </w:r>
      <w:r w:rsidRPr="00163A85">
        <w:rPr>
          <w:rFonts w:ascii="Arial" w:hAnsi="Arial" w:cs="Arial"/>
          <w:sz w:val="20"/>
          <w:szCs w:val="20"/>
        </w:rPr>
        <w:t xml:space="preserve"> ampicillin</w:t>
      </w:r>
      <w:r>
        <w:rPr>
          <w:rFonts w:ascii="Arial" w:hAnsi="Arial" w:cs="Arial"/>
          <w:sz w:val="20"/>
          <w:szCs w:val="20"/>
        </w:rPr>
        <w:t>-</w:t>
      </w:r>
      <w:r w:rsidRPr="00163A85">
        <w:rPr>
          <w:rFonts w:ascii="Arial" w:hAnsi="Arial" w:cs="Arial"/>
          <w:sz w:val="20"/>
          <w:szCs w:val="20"/>
        </w:rPr>
        <w:t>sulbactam</w:t>
      </w:r>
      <w:r>
        <w:rPr>
          <w:rFonts w:ascii="Arial" w:hAnsi="Arial" w:cs="Arial"/>
          <w:sz w:val="20"/>
          <w:szCs w:val="20"/>
        </w:rPr>
        <w:t xml:space="preserve">; </w:t>
      </w:r>
      <w:r w:rsidRPr="003F636C">
        <w:rPr>
          <w:rFonts w:ascii="Arial" w:hAnsi="Arial" w:cs="Arial"/>
          <w:sz w:val="20"/>
          <w:szCs w:val="20"/>
        </w:rPr>
        <w:t>ASD, absolute standardized difference</w:t>
      </w:r>
    </w:p>
    <w:p w14:paraId="72699762" w14:textId="1B0A0E21" w:rsidR="00607D20" w:rsidRPr="000B0A10" w:rsidRDefault="000D20FB" w:rsidP="000B0A10">
      <w:pPr>
        <w:rPr>
          <w:rFonts w:ascii="Times New Roman" w:hAnsi="Times New Roman" w:cs="Times New Roman"/>
          <w:sz w:val="22"/>
        </w:rPr>
      </w:pPr>
      <w:r w:rsidRPr="003F636C">
        <w:rPr>
          <w:rFonts w:ascii="Arial" w:hAnsi="Arial" w:cs="Arial"/>
          <w:sz w:val="20"/>
          <w:szCs w:val="20"/>
          <w:vertAlign w:val="superscript"/>
        </w:rPr>
        <w:lastRenderedPageBreak/>
        <w:t>a</w:t>
      </w:r>
      <w:r w:rsidRPr="00955E78">
        <w:rPr>
          <w:rFonts w:ascii="Arial" w:hAnsi="Arial" w:cs="Arial"/>
          <w:sz w:val="20"/>
          <w:szCs w:val="20"/>
        </w:rPr>
        <w:t xml:space="preserve">After overlap weighting, </w:t>
      </w:r>
      <w:r>
        <w:rPr>
          <w:rFonts w:ascii="Arial" w:hAnsi="Arial" w:cs="Arial"/>
          <w:sz w:val="20"/>
          <w:szCs w:val="20"/>
        </w:rPr>
        <w:t>one</w:t>
      </w:r>
      <w:r w:rsidRPr="00955E78">
        <w:rPr>
          <w:rFonts w:ascii="Arial" w:hAnsi="Arial" w:cs="Arial"/>
          <w:sz w:val="20"/>
          <w:szCs w:val="20"/>
        </w:rPr>
        <w:t xml:space="preserve"> individual no longer represents </w:t>
      </w:r>
      <w:r>
        <w:rPr>
          <w:rFonts w:ascii="Arial" w:hAnsi="Arial" w:cs="Arial"/>
          <w:sz w:val="20"/>
          <w:szCs w:val="20"/>
        </w:rPr>
        <w:t>one</w:t>
      </w:r>
      <w:r w:rsidRPr="00955E78">
        <w:rPr>
          <w:rFonts w:ascii="Arial" w:hAnsi="Arial" w:cs="Arial"/>
          <w:sz w:val="20"/>
          <w:szCs w:val="20"/>
        </w:rPr>
        <w:t xml:space="preserve"> data entity and thus</w:t>
      </w:r>
      <w:r w:rsidR="00C36399">
        <w:rPr>
          <w:rFonts w:ascii="Arial" w:hAnsi="Arial" w:cs="Arial"/>
          <w:sz w:val="20"/>
          <w:szCs w:val="20"/>
        </w:rPr>
        <w:t>, the</w:t>
      </w:r>
      <w:r w:rsidRPr="00955E78">
        <w:rPr>
          <w:rFonts w:ascii="Arial" w:hAnsi="Arial" w:cs="Arial"/>
          <w:sz w:val="20"/>
          <w:szCs w:val="20"/>
        </w:rPr>
        <w:t xml:space="preserve"> raw counts are not</w:t>
      </w:r>
      <w:r>
        <w:rPr>
          <w:rFonts w:ascii="Arial" w:hAnsi="Arial" w:cs="Arial" w:hint="eastAsia"/>
          <w:sz w:val="20"/>
          <w:szCs w:val="20"/>
        </w:rPr>
        <w:t xml:space="preserve"> </w:t>
      </w:r>
      <w:r w:rsidRPr="00955E78">
        <w:rPr>
          <w:rFonts w:ascii="Arial" w:hAnsi="Arial" w:cs="Arial"/>
          <w:sz w:val="20"/>
          <w:szCs w:val="20"/>
        </w:rPr>
        <w:t>reported after overlap weighting.</w:t>
      </w:r>
    </w:p>
    <w:sectPr w:rsidR="00607D20" w:rsidRPr="000B0A10" w:rsidSect="00F5220A">
      <w:pgSz w:w="12240" w:h="15840" w:code="1"/>
      <w:pgMar w:top="720" w:right="720" w:bottom="720" w:left="720" w:header="340" w:footer="340" w:gutter="0"/>
      <w:cols w:space="425"/>
      <w:docGrid w:type="linesAndChars"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16="http://schemas.microsoft.com/office/word/2018/wordml" xmlns:w16cex="http://schemas.microsoft.com/office/word/2018/wordml/cex" xmlns:w16sdtdh="http://schemas.microsoft.com/office/word/2020/wordml/sdtdatahash" xmlns:wpg="http://schemas.microsoft.com/office/word/2010/wordprocessingGroup" xmlns:wpi="http://schemas.microsoft.com/office/word/2010/wordprocessingInk" xmlns:wps="http://schemas.microsoft.com/office/word/2010/wordprocessingShape" mc:Ignorable="w14 w15 wp14 w16se w16cid w16 w16cex w16sdtdh">
  <w16cex:commentExtensible w16cex:durableId="76D4C8DD" w16cex:dateUtc="2023-10-08T16:40:00Z"/>
  <w16cex:commentExtensible w16cex:durableId="7CF63788" w16cex:dateUtc="2023-10-06T18:3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4ABE03" w14:textId="77777777" w:rsidR="00BB0BA6" w:rsidRDefault="00BB0BA6">
      <w:r>
        <w:separator/>
      </w:r>
    </w:p>
  </w:endnote>
  <w:endnote w:type="continuationSeparator" w:id="0">
    <w:p w14:paraId="652F0096" w14:textId="77777777" w:rsidR="00BB0BA6" w:rsidRDefault="00BB0B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E8D603" w14:textId="77777777" w:rsidR="00BB0BA6" w:rsidRDefault="00BB0BA6">
      <w:r>
        <w:separator/>
      </w:r>
    </w:p>
  </w:footnote>
  <w:footnote w:type="continuationSeparator" w:id="0">
    <w:p w14:paraId="15385F5F" w14:textId="77777777" w:rsidR="00BB0BA6" w:rsidRDefault="00BB0BA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263FE" w14:textId="5FEACF68" w:rsidR="00ED5D20" w:rsidRDefault="00ED5D20">
    <w:pPr>
      <w:pStyle w:val="a6"/>
    </w:pPr>
    <w:r>
      <w:rPr>
        <w:rFonts w:hint="eastAsia"/>
      </w:rPr>
      <w:t>S</w:t>
    </w:r>
    <w:r>
      <w:t>upplemental file</w:t>
    </w:r>
  </w:p>
  <w:p w14:paraId="653931C8" w14:textId="77777777" w:rsidR="00ED5D20" w:rsidRDefault="00ED5D20">
    <w:pPr>
      <w:pStyle w:val="a6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037B43"/>
    <w:multiLevelType w:val="hybridMultilevel"/>
    <w:tmpl w:val="D4C66E66"/>
    <w:lvl w:ilvl="0" w:tplc="673CDF6C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CEC87CA8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AD94A50A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F482B0BE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1D8E2534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C9C2C2A0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EF24E70E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A4BE7C08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E6C2424A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38AA1A0C"/>
    <w:multiLevelType w:val="hybridMultilevel"/>
    <w:tmpl w:val="C09A6616"/>
    <w:lvl w:ilvl="0" w:tplc="88E07688">
      <w:start w:val="1"/>
      <w:numFmt w:val="decimalFullWidth"/>
      <w:lvlText w:val="%1，"/>
      <w:lvlJc w:val="left"/>
      <w:pPr>
        <w:ind w:left="420" w:hanging="420"/>
      </w:pPr>
      <w:rPr>
        <w:rFonts w:hint="default"/>
      </w:rPr>
    </w:lvl>
    <w:lvl w:ilvl="1" w:tplc="BA9C891E" w:tentative="1">
      <w:start w:val="1"/>
      <w:numFmt w:val="aiueoFullWidth"/>
      <w:lvlText w:val="(%2)"/>
      <w:lvlJc w:val="left"/>
      <w:pPr>
        <w:ind w:left="840" w:hanging="420"/>
      </w:pPr>
    </w:lvl>
    <w:lvl w:ilvl="2" w:tplc="DB305C5C" w:tentative="1">
      <w:start w:val="1"/>
      <w:numFmt w:val="decimalEnclosedCircle"/>
      <w:lvlText w:val="%3"/>
      <w:lvlJc w:val="left"/>
      <w:pPr>
        <w:ind w:left="1260" w:hanging="420"/>
      </w:pPr>
    </w:lvl>
    <w:lvl w:ilvl="3" w:tplc="B3AE876A" w:tentative="1">
      <w:start w:val="1"/>
      <w:numFmt w:val="decimal"/>
      <w:lvlText w:val="%4."/>
      <w:lvlJc w:val="left"/>
      <w:pPr>
        <w:ind w:left="1680" w:hanging="420"/>
      </w:pPr>
    </w:lvl>
    <w:lvl w:ilvl="4" w:tplc="50240E3A" w:tentative="1">
      <w:start w:val="1"/>
      <w:numFmt w:val="aiueoFullWidth"/>
      <w:lvlText w:val="(%5)"/>
      <w:lvlJc w:val="left"/>
      <w:pPr>
        <w:ind w:left="2100" w:hanging="420"/>
      </w:pPr>
    </w:lvl>
    <w:lvl w:ilvl="5" w:tplc="2092DF40" w:tentative="1">
      <w:start w:val="1"/>
      <w:numFmt w:val="decimalEnclosedCircle"/>
      <w:lvlText w:val="%6"/>
      <w:lvlJc w:val="left"/>
      <w:pPr>
        <w:ind w:left="2520" w:hanging="420"/>
      </w:pPr>
    </w:lvl>
    <w:lvl w:ilvl="6" w:tplc="2E62DDDE" w:tentative="1">
      <w:start w:val="1"/>
      <w:numFmt w:val="decimal"/>
      <w:lvlText w:val="%7."/>
      <w:lvlJc w:val="left"/>
      <w:pPr>
        <w:ind w:left="2940" w:hanging="420"/>
      </w:pPr>
    </w:lvl>
    <w:lvl w:ilvl="7" w:tplc="4D76F5CA" w:tentative="1">
      <w:start w:val="1"/>
      <w:numFmt w:val="aiueoFullWidth"/>
      <w:lvlText w:val="(%8)"/>
      <w:lvlJc w:val="left"/>
      <w:pPr>
        <w:ind w:left="3360" w:hanging="420"/>
      </w:pPr>
    </w:lvl>
    <w:lvl w:ilvl="8" w:tplc="0910253E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69287065"/>
    <w:multiLevelType w:val="hybridMultilevel"/>
    <w:tmpl w:val="15A813DE"/>
    <w:lvl w:ilvl="0" w:tplc="549E9566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EA3E06DC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8DDA6A80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1946DE02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8E667096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91C849B2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BFD864EA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E0ACE42C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229E6976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QyNDM2MTY1NDC1NDBV0lEKTi0uzszPAykwtKwFAO3Sas4tAAAA"/>
  </w:docVars>
  <w:rsids>
    <w:rsidRoot w:val="00EA3B34"/>
    <w:rsid w:val="00000A5C"/>
    <w:rsid w:val="000027F9"/>
    <w:rsid w:val="00003D22"/>
    <w:rsid w:val="00004BD8"/>
    <w:rsid w:val="000059B5"/>
    <w:rsid w:val="000063F6"/>
    <w:rsid w:val="000135DB"/>
    <w:rsid w:val="000145AA"/>
    <w:rsid w:val="00035A2F"/>
    <w:rsid w:val="00035D42"/>
    <w:rsid w:val="00037A80"/>
    <w:rsid w:val="000420E6"/>
    <w:rsid w:val="000429B3"/>
    <w:rsid w:val="000439BA"/>
    <w:rsid w:val="00044E74"/>
    <w:rsid w:val="000469D5"/>
    <w:rsid w:val="000563FC"/>
    <w:rsid w:val="000616BF"/>
    <w:rsid w:val="000663FE"/>
    <w:rsid w:val="0006713A"/>
    <w:rsid w:val="000709E9"/>
    <w:rsid w:val="000879FA"/>
    <w:rsid w:val="00087A61"/>
    <w:rsid w:val="00090AFA"/>
    <w:rsid w:val="00090BE9"/>
    <w:rsid w:val="00090E3A"/>
    <w:rsid w:val="000933DF"/>
    <w:rsid w:val="00096C82"/>
    <w:rsid w:val="000B0A10"/>
    <w:rsid w:val="000B20F3"/>
    <w:rsid w:val="000C0894"/>
    <w:rsid w:val="000C174C"/>
    <w:rsid w:val="000C723C"/>
    <w:rsid w:val="000D08A3"/>
    <w:rsid w:val="000D20FB"/>
    <w:rsid w:val="000E3CF9"/>
    <w:rsid w:val="000E5B03"/>
    <w:rsid w:val="000E6288"/>
    <w:rsid w:val="000F0303"/>
    <w:rsid w:val="001001E0"/>
    <w:rsid w:val="00100FCC"/>
    <w:rsid w:val="00117A8D"/>
    <w:rsid w:val="00122444"/>
    <w:rsid w:val="00123F66"/>
    <w:rsid w:val="001304FF"/>
    <w:rsid w:val="00134DE0"/>
    <w:rsid w:val="0013786C"/>
    <w:rsid w:val="001409CA"/>
    <w:rsid w:val="00140D3D"/>
    <w:rsid w:val="001503BF"/>
    <w:rsid w:val="00150F20"/>
    <w:rsid w:val="0016018B"/>
    <w:rsid w:val="001614A1"/>
    <w:rsid w:val="001623F8"/>
    <w:rsid w:val="00162C8E"/>
    <w:rsid w:val="00162CBC"/>
    <w:rsid w:val="00163A85"/>
    <w:rsid w:val="001653E4"/>
    <w:rsid w:val="00171F5C"/>
    <w:rsid w:val="001765BC"/>
    <w:rsid w:val="0017718E"/>
    <w:rsid w:val="001820CB"/>
    <w:rsid w:val="001867C1"/>
    <w:rsid w:val="00187811"/>
    <w:rsid w:val="001907EE"/>
    <w:rsid w:val="001A6797"/>
    <w:rsid w:val="001B628C"/>
    <w:rsid w:val="001B63C6"/>
    <w:rsid w:val="001C371E"/>
    <w:rsid w:val="001C3989"/>
    <w:rsid w:val="001D2994"/>
    <w:rsid w:val="001D3EEA"/>
    <w:rsid w:val="001F165C"/>
    <w:rsid w:val="001F3FFF"/>
    <w:rsid w:val="001F62F0"/>
    <w:rsid w:val="00203798"/>
    <w:rsid w:val="00212EB9"/>
    <w:rsid w:val="0021563F"/>
    <w:rsid w:val="00225EA1"/>
    <w:rsid w:val="00233F50"/>
    <w:rsid w:val="00235BD9"/>
    <w:rsid w:val="00236EC4"/>
    <w:rsid w:val="00243BDC"/>
    <w:rsid w:val="00247689"/>
    <w:rsid w:val="002513CF"/>
    <w:rsid w:val="00251542"/>
    <w:rsid w:val="00253BD1"/>
    <w:rsid w:val="00256B68"/>
    <w:rsid w:val="00261ECB"/>
    <w:rsid w:val="00264365"/>
    <w:rsid w:val="002669D5"/>
    <w:rsid w:val="00273533"/>
    <w:rsid w:val="00276551"/>
    <w:rsid w:val="0028191C"/>
    <w:rsid w:val="002848EF"/>
    <w:rsid w:val="00284C9D"/>
    <w:rsid w:val="00286F7A"/>
    <w:rsid w:val="00291F0E"/>
    <w:rsid w:val="002A49AB"/>
    <w:rsid w:val="002C1A75"/>
    <w:rsid w:val="002C7840"/>
    <w:rsid w:val="002D6E29"/>
    <w:rsid w:val="002E1B72"/>
    <w:rsid w:val="002E4030"/>
    <w:rsid w:val="002F1762"/>
    <w:rsid w:val="002F37C9"/>
    <w:rsid w:val="003013F3"/>
    <w:rsid w:val="00304EDA"/>
    <w:rsid w:val="003156C1"/>
    <w:rsid w:val="003161D2"/>
    <w:rsid w:val="00316B81"/>
    <w:rsid w:val="003170A4"/>
    <w:rsid w:val="0032718E"/>
    <w:rsid w:val="00335C26"/>
    <w:rsid w:val="003411BE"/>
    <w:rsid w:val="00341FAF"/>
    <w:rsid w:val="00345765"/>
    <w:rsid w:val="00355030"/>
    <w:rsid w:val="0035753C"/>
    <w:rsid w:val="003644F3"/>
    <w:rsid w:val="00366AEA"/>
    <w:rsid w:val="00380BA2"/>
    <w:rsid w:val="00387A5F"/>
    <w:rsid w:val="00393C85"/>
    <w:rsid w:val="003952B9"/>
    <w:rsid w:val="00395D7E"/>
    <w:rsid w:val="003A10D3"/>
    <w:rsid w:val="003A194A"/>
    <w:rsid w:val="003A1C31"/>
    <w:rsid w:val="003A5453"/>
    <w:rsid w:val="003A76A7"/>
    <w:rsid w:val="003A77D2"/>
    <w:rsid w:val="003A7D47"/>
    <w:rsid w:val="003B3443"/>
    <w:rsid w:val="003B3679"/>
    <w:rsid w:val="003C2597"/>
    <w:rsid w:val="003E4D22"/>
    <w:rsid w:val="003F1CDB"/>
    <w:rsid w:val="003F2943"/>
    <w:rsid w:val="003F636C"/>
    <w:rsid w:val="00405ABC"/>
    <w:rsid w:val="00407855"/>
    <w:rsid w:val="00410E76"/>
    <w:rsid w:val="00413730"/>
    <w:rsid w:val="00414166"/>
    <w:rsid w:val="0041623C"/>
    <w:rsid w:val="00423542"/>
    <w:rsid w:val="004239B5"/>
    <w:rsid w:val="00424B2E"/>
    <w:rsid w:val="004254DF"/>
    <w:rsid w:val="004359F4"/>
    <w:rsid w:val="00437604"/>
    <w:rsid w:val="00437C6A"/>
    <w:rsid w:val="004449D9"/>
    <w:rsid w:val="004524E4"/>
    <w:rsid w:val="00454779"/>
    <w:rsid w:val="00457EBD"/>
    <w:rsid w:val="0046163C"/>
    <w:rsid w:val="00475052"/>
    <w:rsid w:val="00483A2B"/>
    <w:rsid w:val="004B762D"/>
    <w:rsid w:val="004C08C7"/>
    <w:rsid w:val="004C30F6"/>
    <w:rsid w:val="004C5983"/>
    <w:rsid w:val="004C6898"/>
    <w:rsid w:val="004C7C50"/>
    <w:rsid w:val="004E43B3"/>
    <w:rsid w:val="004F28D2"/>
    <w:rsid w:val="00504D66"/>
    <w:rsid w:val="00504E2C"/>
    <w:rsid w:val="00506432"/>
    <w:rsid w:val="00506F92"/>
    <w:rsid w:val="00507D4F"/>
    <w:rsid w:val="005105E7"/>
    <w:rsid w:val="00510E05"/>
    <w:rsid w:val="00512C6B"/>
    <w:rsid w:val="00513737"/>
    <w:rsid w:val="005265A4"/>
    <w:rsid w:val="00527448"/>
    <w:rsid w:val="00534834"/>
    <w:rsid w:val="005357D0"/>
    <w:rsid w:val="0054147E"/>
    <w:rsid w:val="00547BA8"/>
    <w:rsid w:val="005500FB"/>
    <w:rsid w:val="00553592"/>
    <w:rsid w:val="00554E9D"/>
    <w:rsid w:val="00556A6C"/>
    <w:rsid w:val="005600B5"/>
    <w:rsid w:val="00562315"/>
    <w:rsid w:val="005646BF"/>
    <w:rsid w:val="005743D4"/>
    <w:rsid w:val="00574F03"/>
    <w:rsid w:val="00575CBB"/>
    <w:rsid w:val="00582B04"/>
    <w:rsid w:val="0058308C"/>
    <w:rsid w:val="00585CC9"/>
    <w:rsid w:val="005913AC"/>
    <w:rsid w:val="005969C7"/>
    <w:rsid w:val="00596D76"/>
    <w:rsid w:val="005A10DA"/>
    <w:rsid w:val="005A35A8"/>
    <w:rsid w:val="005A745D"/>
    <w:rsid w:val="005B5777"/>
    <w:rsid w:val="005C2C2D"/>
    <w:rsid w:val="005C393C"/>
    <w:rsid w:val="005C6175"/>
    <w:rsid w:val="005C672A"/>
    <w:rsid w:val="005D3F44"/>
    <w:rsid w:val="005E4B97"/>
    <w:rsid w:val="005E73B6"/>
    <w:rsid w:val="005F264D"/>
    <w:rsid w:val="00600685"/>
    <w:rsid w:val="00600D5F"/>
    <w:rsid w:val="00602025"/>
    <w:rsid w:val="00602317"/>
    <w:rsid w:val="00605165"/>
    <w:rsid w:val="00606510"/>
    <w:rsid w:val="00606A3A"/>
    <w:rsid w:val="00607D20"/>
    <w:rsid w:val="0061076E"/>
    <w:rsid w:val="00614E55"/>
    <w:rsid w:val="00622B5A"/>
    <w:rsid w:val="00623A8D"/>
    <w:rsid w:val="006243BA"/>
    <w:rsid w:val="00626DA0"/>
    <w:rsid w:val="006358B9"/>
    <w:rsid w:val="00635BF4"/>
    <w:rsid w:val="00636DDB"/>
    <w:rsid w:val="00642D61"/>
    <w:rsid w:val="00642EA3"/>
    <w:rsid w:val="00643DB1"/>
    <w:rsid w:val="006450DA"/>
    <w:rsid w:val="00645E11"/>
    <w:rsid w:val="00646FCE"/>
    <w:rsid w:val="00651706"/>
    <w:rsid w:val="00655739"/>
    <w:rsid w:val="00656A7A"/>
    <w:rsid w:val="006742E2"/>
    <w:rsid w:val="0067611B"/>
    <w:rsid w:val="00681165"/>
    <w:rsid w:val="00690A37"/>
    <w:rsid w:val="00690DC3"/>
    <w:rsid w:val="0069492E"/>
    <w:rsid w:val="0069580E"/>
    <w:rsid w:val="006A2B24"/>
    <w:rsid w:val="006B3387"/>
    <w:rsid w:val="006C06EA"/>
    <w:rsid w:val="006C6917"/>
    <w:rsid w:val="006D3A91"/>
    <w:rsid w:val="006E25D5"/>
    <w:rsid w:val="006E67BC"/>
    <w:rsid w:val="006F3324"/>
    <w:rsid w:val="006F5620"/>
    <w:rsid w:val="007103FC"/>
    <w:rsid w:val="007156A6"/>
    <w:rsid w:val="00716130"/>
    <w:rsid w:val="00716E1E"/>
    <w:rsid w:val="00724167"/>
    <w:rsid w:val="00724494"/>
    <w:rsid w:val="007252AE"/>
    <w:rsid w:val="0072793D"/>
    <w:rsid w:val="00730B1A"/>
    <w:rsid w:val="007372B5"/>
    <w:rsid w:val="00744AFE"/>
    <w:rsid w:val="00750650"/>
    <w:rsid w:val="0075065B"/>
    <w:rsid w:val="00756B1B"/>
    <w:rsid w:val="00757D44"/>
    <w:rsid w:val="00760092"/>
    <w:rsid w:val="00774FA0"/>
    <w:rsid w:val="0077646B"/>
    <w:rsid w:val="00780442"/>
    <w:rsid w:val="00782452"/>
    <w:rsid w:val="00782D1F"/>
    <w:rsid w:val="00790866"/>
    <w:rsid w:val="007943D5"/>
    <w:rsid w:val="00796D92"/>
    <w:rsid w:val="007A0F09"/>
    <w:rsid w:val="007A704F"/>
    <w:rsid w:val="007A7D9F"/>
    <w:rsid w:val="007B36D2"/>
    <w:rsid w:val="007B3D53"/>
    <w:rsid w:val="007B73B3"/>
    <w:rsid w:val="007C6163"/>
    <w:rsid w:val="007C644D"/>
    <w:rsid w:val="007D29C1"/>
    <w:rsid w:val="007D2DD6"/>
    <w:rsid w:val="007E054C"/>
    <w:rsid w:val="007E24A6"/>
    <w:rsid w:val="007F117E"/>
    <w:rsid w:val="00802C91"/>
    <w:rsid w:val="00812C69"/>
    <w:rsid w:val="00821EE7"/>
    <w:rsid w:val="008254E4"/>
    <w:rsid w:val="00832F44"/>
    <w:rsid w:val="00835B94"/>
    <w:rsid w:val="008428D7"/>
    <w:rsid w:val="00852C5D"/>
    <w:rsid w:val="00863A8B"/>
    <w:rsid w:val="008A5190"/>
    <w:rsid w:val="008A6154"/>
    <w:rsid w:val="008A6858"/>
    <w:rsid w:val="008B0972"/>
    <w:rsid w:val="008B1A19"/>
    <w:rsid w:val="008B2508"/>
    <w:rsid w:val="008C0C9A"/>
    <w:rsid w:val="008D3061"/>
    <w:rsid w:val="008E116F"/>
    <w:rsid w:val="008E719C"/>
    <w:rsid w:val="008F40F9"/>
    <w:rsid w:val="008F77C1"/>
    <w:rsid w:val="00900F04"/>
    <w:rsid w:val="009015B3"/>
    <w:rsid w:val="00906726"/>
    <w:rsid w:val="00907A3A"/>
    <w:rsid w:val="00917BF4"/>
    <w:rsid w:val="0092061C"/>
    <w:rsid w:val="009212BD"/>
    <w:rsid w:val="00925A48"/>
    <w:rsid w:val="0092704A"/>
    <w:rsid w:val="009317A3"/>
    <w:rsid w:val="009349C1"/>
    <w:rsid w:val="00941909"/>
    <w:rsid w:val="009430BD"/>
    <w:rsid w:val="00946384"/>
    <w:rsid w:val="00955E78"/>
    <w:rsid w:val="00956B9D"/>
    <w:rsid w:val="00961041"/>
    <w:rsid w:val="009631DF"/>
    <w:rsid w:val="00963884"/>
    <w:rsid w:val="009761CB"/>
    <w:rsid w:val="0097737C"/>
    <w:rsid w:val="00981CC9"/>
    <w:rsid w:val="00997568"/>
    <w:rsid w:val="009976C0"/>
    <w:rsid w:val="009A21F5"/>
    <w:rsid w:val="009A69DB"/>
    <w:rsid w:val="009B2CBE"/>
    <w:rsid w:val="009B42BB"/>
    <w:rsid w:val="009C1FB3"/>
    <w:rsid w:val="009C4DDB"/>
    <w:rsid w:val="009C53F8"/>
    <w:rsid w:val="009C74A4"/>
    <w:rsid w:val="009D1A34"/>
    <w:rsid w:val="009E02F3"/>
    <w:rsid w:val="009F0634"/>
    <w:rsid w:val="00A036EF"/>
    <w:rsid w:val="00A32C13"/>
    <w:rsid w:val="00A3459F"/>
    <w:rsid w:val="00A34727"/>
    <w:rsid w:val="00A52E76"/>
    <w:rsid w:val="00A52F44"/>
    <w:rsid w:val="00A5698F"/>
    <w:rsid w:val="00A60022"/>
    <w:rsid w:val="00A6228C"/>
    <w:rsid w:val="00A63A81"/>
    <w:rsid w:val="00A657B1"/>
    <w:rsid w:val="00A662EE"/>
    <w:rsid w:val="00A72FA3"/>
    <w:rsid w:val="00A730F7"/>
    <w:rsid w:val="00A75F7D"/>
    <w:rsid w:val="00A82878"/>
    <w:rsid w:val="00A86C4F"/>
    <w:rsid w:val="00A926CD"/>
    <w:rsid w:val="00A96A05"/>
    <w:rsid w:val="00AA5ED7"/>
    <w:rsid w:val="00AB7CB2"/>
    <w:rsid w:val="00AC1889"/>
    <w:rsid w:val="00AD6088"/>
    <w:rsid w:val="00AE086B"/>
    <w:rsid w:val="00AE1C04"/>
    <w:rsid w:val="00AE6D05"/>
    <w:rsid w:val="00AF338D"/>
    <w:rsid w:val="00AF3D95"/>
    <w:rsid w:val="00AF414A"/>
    <w:rsid w:val="00AF5EC3"/>
    <w:rsid w:val="00AF607D"/>
    <w:rsid w:val="00AF6CF6"/>
    <w:rsid w:val="00B00CC2"/>
    <w:rsid w:val="00B04BDC"/>
    <w:rsid w:val="00B05830"/>
    <w:rsid w:val="00B05F29"/>
    <w:rsid w:val="00B16FEF"/>
    <w:rsid w:val="00B23B55"/>
    <w:rsid w:val="00B264DB"/>
    <w:rsid w:val="00B3229A"/>
    <w:rsid w:val="00B3408E"/>
    <w:rsid w:val="00B34BB0"/>
    <w:rsid w:val="00B37238"/>
    <w:rsid w:val="00B41208"/>
    <w:rsid w:val="00B525F6"/>
    <w:rsid w:val="00B531B6"/>
    <w:rsid w:val="00B73EC1"/>
    <w:rsid w:val="00B74AB7"/>
    <w:rsid w:val="00B77D46"/>
    <w:rsid w:val="00B8454C"/>
    <w:rsid w:val="00B92272"/>
    <w:rsid w:val="00B935CC"/>
    <w:rsid w:val="00BA119F"/>
    <w:rsid w:val="00BA12FE"/>
    <w:rsid w:val="00BA1C82"/>
    <w:rsid w:val="00BA29F3"/>
    <w:rsid w:val="00BA79EC"/>
    <w:rsid w:val="00BB088A"/>
    <w:rsid w:val="00BB0BA6"/>
    <w:rsid w:val="00BB0E1A"/>
    <w:rsid w:val="00BB706D"/>
    <w:rsid w:val="00BD0A68"/>
    <w:rsid w:val="00BF3207"/>
    <w:rsid w:val="00C027D6"/>
    <w:rsid w:val="00C03BB6"/>
    <w:rsid w:val="00C03F21"/>
    <w:rsid w:val="00C10E88"/>
    <w:rsid w:val="00C1150B"/>
    <w:rsid w:val="00C15741"/>
    <w:rsid w:val="00C16DB9"/>
    <w:rsid w:val="00C248F3"/>
    <w:rsid w:val="00C305EF"/>
    <w:rsid w:val="00C33140"/>
    <w:rsid w:val="00C33A2A"/>
    <w:rsid w:val="00C36399"/>
    <w:rsid w:val="00C53AB1"/>
    <w:rsid w:val="00C60255"/>
    <w:rsid w:val="00C7130E"/>
    <w:rsid w:val="00C71F1B"/>
    <w:rsid w:val="00C71FB9"/>
    <w:rsid w:val="00C81062"/>
    <w:rsid w:val="00C829C2"/>
    <w:rsid w:val="00C8479C"/>
    <w:rsid w:val="00C8590A"/>
    <w:rsid w:val="00C863F5"/>
    <w:rsid w:val="00C86EE3"/>
    <w:rsid w:val="00C90203"/>
    <w:rsid w:val="00C90873"/>
    <w:rsid w:val="00C92783"/>
    <w:rsid w:val="00C97294"/>
    <w:rsid w:val="00CA46A4"/>
    <w:rsid w:val="00CA51C7"/>
    <w:rsid w:val="00CB75F4"/>
    <w:rsid w:val="00CD0359"/>
    <w:rsid w:val="00CD4ABC"/>
    <w:rsid w:val="00CD614E"/>
    <w:rsid w:val="00CE12C2"/>
    <w:rsid w:val="00CE16C9"/>
    <w:rsid w:val="00CE653E"/>
    <w:rsid w:val="00CF1828"/>
    <w:rsid w:val="00CF4F0B"/>
    <w:rsid w:val="00D035CB"/>
    <w:rsid w:val="00D036C7"/>
    <w:rsid w:val="00D050EE"/>
    <w:rsid w:val="00D06B31"/>
    <w:rsid w:val="00D10C00"/>
    <w:rsid w:val="00D1101E"/>
    <w:rsid w:val="00D12B7F"/>
    <w:rsid w:val="00D1405F"/>
    <w:rsid w:val="00D162E6"/>
    <w:rsid w:val="00D163CD"/>
    <w:rsid w:val="00D21559"/>
    <w:rsid w:val="00D26DE8"/>
    <w:rsid w:val="00D274E6"/>
    <w:rsid w:val="00D32738"/>
    <w:rsid w:val="00D357C8"/>
    <w:rsid w:val="00D35FE3"/>
    <w:rsid w:val="00D56F75"/>
    <w:rsid w:val="00D60E6B"/>
    <w:rsid w:val="00D76672"/>
    <w:rsid w:val="00D7672F"/>
    <w:rsid w:val="00D76F66"/>
    <w:rsid w:val="00D85899"/>
    <w:rsid w:val="00D92754"/>
    <w:rsid w:val="00D92C29"/>
    <w:rsid w:val="00D97AA5"/>
    <w:rsid w:val="00DA3648"/>
    <w:rsid w:val="00DA3C13"/>
    <w:rsid w:val="00DA3D9C"/>
    <w:rsid w:val="00DA458F"/>
    <w:rsid w:val="00DA6AD2"/>
    <w:rsid w:val="00DB0CAC"/>
    <w:rsid w:val="00DB3AA6"/>
    <w:rsid w:val="00DB488D"/>
    <w:rsid w:val="00DC7CFB"/>
    <w:rsid w:val="00DE2B78"/>
    <w:rsid w:val="00DF2387"/>
    <w:rsid w:val="00E01EB6"/>
    <w:rsid w:val="00E12C55"/>
    <w:rsid w:val="00E1640F"/>
    <w:rsid w:val="00E20F4B"/>
    <w:rsid w:val="00E26AF6"/>
    <w:rsid w:val="00E26C43"/>
    <w:rsid w:val="00E341AB"/>
    <w:rsid w:val="00E34546"/>
    <w:rsid w:val="00E35B6F"/>
    <w:rsid w:val="00E3654D"/>
    <w:rsid w:val="00E40614"/>
    <w:rsid w:val="00E40C1D"/>
    <w:rsid w:val="00E41B84"/>
    <w:rsid w:val="00E426D5"/>
    <w:rsid w:val="00E4444C"/>
    <w:rsid w:val="00E50601"/>
    <w:rsid w:val="00E5465B"/>
    <w:rsid w:val="00E5615F"/>
    <w:rsid w:val="00E57E84"/>
    <w:rsid w:val="00E65097"/>
    <w:rsid w:val="00E66292"/>
    <w:rsid w:val="00E8223F"/>
    <w:rsid w:val="00E929D2"/>
    <w:rsid w:val="00E97CDC"/>
    <w:rsid w:val="00EA118E"/>
    <w:rsid w:val="00EA11C3"/>
    <w:rsid w:val="00EA13FE"/>
    <w:rsid w:val="00EA3B34"/>
    <w:rsid w:val="00EA3F31"/>
    <w:rsid w:val="00EB0CB2"/>
    <w:rsid w:val="00EB2868"/>
    <w:rsid w:val="00EB2A02"/>
    <w:rsid w:val="00EB3308"/>
    <w:rsid w:val="00EB3460"/>
    <w:rsid w:val="00EB60FD"/>
    <w:rsid w:val="00EB6AD8"/>
    <w:rsid w:val="00EC0C45"/>
    <w:rsid w:val="00EC1493"/>
    <w:rsid w:val="00EC42EE"/>
    <w:rsid w:val="00ED373A"/>
    <w:rsid w:val="00ED4381"/>
    <w:rsid w:val="00ED55E5"/>
    <w:rsid w:val="00ED5D20"/>
    <w:rsid w:val="00ED7F2C"/>
    <w:rsid w:val="00EE2489"/>
    <w:rsid w:val="00EE2E6B"/>
    <w:rsid w:val="00EE43AF"/>
    <w:rsid w:val="00EE6784"/>
    <w:rsid w:val="00EF183D"/>
    <w:rsid w:val="00EF1F9F"/>
    <w:rsid w:val="00EF280C"/>
    <w:rsid w:val="00F06348"/>
    <w:rsid w:val="00F1032F"/>
    <w:rsid w:val="00F108EF"/>
    <w:rsid w:val="00F1339A"/>
    <w:rsid w:val="00F155E8"/>
    <w:rsid w:val="00F15D25"/>
    <w:rsid w:val="00F167A8"/>
    <w:rsid w:val="00F17E53"/>
    <w:rsid w:val="00F2775F"/>
    <w:rsid w:val="00F31753"/>
    <w:rsid w:val="00F354F2"/>
    <w:rsid w:val="00F35A09"/>
    <w:rsid w:val="00F40FD4"/>
    <w:rsid w:val="00F5220A"/>
    <w:rsid w:val="00F52CFB"/>
    <w:rsid w:val="00F5310A"/>
    <w:rsid w:val="00F6280D"/>
    <w:rsid w:val="00F63900"/>
    <w:rsid w:val="00F64549"/>
    <w:rsid w:val="00F65045"/>
    <w:rsid w:val="00F90322"/>
    <w:rsid w:val="00FA3B52"/>
    <w:rsid w:val="00FA5478"/>
    <w:rsid w:val="00FC1F9F"/>
    <w:rsid w:val="00FC6CD7"/>
    <w:rsid w:val="00FE0BA2"/>
    <w:rsid w:val="00FE2510"/>
    <w:rsid w:val="00FE74DA"/>
    <w:rsid w:val="00FE754A"/>
    <w:rsid w:val="00FF39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0A5E0A8"/>
  <w15:docId w15:val="{CF0B07B6-11C4-4527-BF77-49A09D6EBD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02C9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A3B3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a5"/>
    <w:uiPriority w:val="99"/>
    <w:semiHidden/>
    <w:unhideWhenUsed/>
    <w:rsid w:val="00EA3B34"/>
    <w:rPr>
      <w:rFonts w:asciiTheme="majorHAnsi" w:eastAsiaTheme="majorEastAsia" w:hAnsiTheme="majorHAnsi" w:cstheme="majorBidi"/>
      <w:sz w:val="18"/>
      <w:szCs w:val="18"/>
    </w:rPr>
  </w:style>
  <w:style w:type="character" w:customStyle="1" w:styleId="a5">
    <w:name w:val="吹き出し (文字)"/>
    <w:basedOn w:val="a0"/>
    <w:link w:val="a4"/>
    <w:uiPriority w:val="99"/>
    <w:semiHidden/>
    <w:rsid w:val="00EA3B34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a7"/>
    <w:uiPriority w:val="99"/>
    <w:unhideWhenUsed/>
    <w:rsid w:val="00EA3B34"/>
    <w:pPr>
      <w:tabs>
        <w:tab w:val="center" w:pos="4252"/>
        <w:tab w:val="right" w:pos="8504"/>
      </w:tabs>
      <w:snapToGrid w:val="0"/>
    </w:pPr>
  </w:style>
  <w:style w:type="character" w:customStyle="1" w:styleId="a7">
    <w:name w:val="ヘッダー (文字)"/>
    <w:basedOn w:val="a0"/>
    <w:link w:val="a6"/>
    <w:uiPriority w:val="99"/>
    <w:rsid w:val="00EA3B34"/>
  </w:style>
  <w:style w:type="paragraph" w:styleId="a8">
    <w:name w:val="footer"/>
    <w:basedOn w:val="a"/>
    <w:link w:val="a9"/>
    <w:uiPriority w:val="99"/>
    <w:unhideWhenUsed/>
    <w:rsid w:val="00EA3B34"/>
    <w:pPr>
      <w:tabs>
        <w:tab w:val="center" w:pos="4252"/>
        <w:tab w:val="right" w:pos="8504"/>
      </w:tabs>
      <w:snapToGrid w:val="0"/>
    </w:pPr>
  </w:style>
  <w:style w:type="character" w:customStyle="1" w:styleId="a9">
    <w:name w:val="フッター (文字)"/>
    <w:basedOn w:val="a0"/>
    <w:link w:val="a8"/>
    <w:uiPriority w:val="99"/>
    <w:rsid w:val="00EA3B34"/>
  </w:style>
  <w:style w:type="character" w:styleId="aa">
    <w:name w:val="annotation reference"/>
    <w:basedOn w:val="a0"/>
    <w:uiPriority w:val="99"/>
    <w:semiHidden/>
    <w:unhideWhenUsed/>
    <w:rsid w:val="00291F0E"/>
    <w:rPr>
      <w:rFonts w:ascii="Times New Roman" w:hAnsi="Times New Roman"/>
      <w:sz w:val="16"/>
      <w:szCs w:val="18"/>
    </w:rPr>
  </w:style>
  <w:style w:type="paragraph" w:styleId="ab">
    <w:name w:val="annotation text"/>
    <w:basedOn w:val="a"/>
    <w:link w:val="ac"/>
    <w:uiPriority w:val="99"/>
    <w:unhideWhenUsed/>
    <w:rsid w:val="00802C91"/>
    <w:pPr>
      <w:jc w:val="left"/>
    </w:pPr>
    <w:rPr>
      <w:rFonts w:ascii="Times New Roman" w:hAnsi="Times New Roman"/>
    </w:rPr>
  </w:style>
  <w:style w:type="character" w:customStyle="1" w:styleId="ac">
    <w:name w:val="コメント文字列 (文字)"/>
    <w:basedOn w:val="a0"/>
    <w:link w:val="ab"/>
    <w:uiPriority w:val="99"/>
    <w:rsid w:val="00802C91"/>
    <w:rPr>
      <w:rFonts w:ascii="Times New Roman" w:hAnsi="Times New Roman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C33140"/>
    <w:rPr>
      <w:b/>
      <w:bCs/>
    </w:rPr>
  </w:style>
  <w:style w:type="character" w:customStyle="1" w:styleId="ae">
    <w:name w:val="コメント内容 (文字)"/>
    <w:basedOn w:val="ac"/>
    <w:link w:val="ad"/>
    <w:uiPriority w:val="99"/>
    <w:semiHidden/>
    <w:rsid w:val="00C33140"/>
    <w:rPr>
      <w:rFonts w:ascii="Times New Roman" w:hAnsi="Times New Roman"/>
      <w:b/>
      <w:bCs/>
    </w:rPr>
  </w:style>
  <w:style w:type="character" w:styleId="af">
    <w:name w:val="Hyperlink"/>
    <w:basedOn w:val="a0"/>
    <w:uiPriority w:val="99"/>
    <w:semiHidden/>
    <w:unhideWhenUsed/>
    <w:rsid w:val="00C33140"/>
    <w:rPr>
      <w:color w:val="0000FF"/>
      <w:u w:val="single"/>
    </w:rPr>
  </w:style>
  <w:style w:type="paragraph" w:styleId="af0">
    <w:name w:val="List Paragraph"/>
    <w:basedOn w:val="a"/>
    <w:uiPriority w:val="34"/>
    <w:qFormat/>
    <w:rsid w:val="00606A3A"/>
    <w:pPr>
      <w:ind w:leftChars="400" w:left="840"/>
    </w:pPr>
  </w:style>
  <w:style w:type="paragraph" w:styleId="af1">
    <w:name w:val="No Spacing"/>
    <w:uiPriority w:val="1"/>
    <w:qFormat/>
    <w:rsid w:val="006E25D5"/>
    <w:pPr>
      <w:widowControl w:val="0"/>
      <w:jc w:val="both"/>
    </w:pPr>
  </w:style>
  <w:style w:type="table" w:customStyle="1" w:styleId="1">
    <w:name w:val="表 (格子)1"/>
    <w:basedOn w:val="a1"/>
    <w:next w:val="a3"/>
    <w:uiPriority w:val="39"/>
    <w:rsid w:val="00044E7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2">
    <w:name w:val="Revision"/>
    <w:hidden/>
    <w:uiPriority w:val="99"/>
    <w:semiHidden/>
    <w:rsid w:val="00A3459F"/>
  </w:style>
  <w:style w:type="table" w:customStyle="1" w:styleId="2">
    <w:name w:val="表 (格子)2"/>
    <w:basedOn w:val="a1"/>
    <w:next w:val="a3"/>
    <w:uiPriority w:val="39"/>
    <w:rsid w:val="00554E9D"/>
    <w:rPr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表 (格子)3"/>
    <w:basedOn w:val="a1"/>
    <w:next w:val="a3"/>
    <w:uiPriority w:val="39"/>
    <w:rsid w:val="00F5220A"/>
    <w:rPr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0"/>
    <w:rsid w:val="004449D9"/>
    <w:pPr>
      <w:jc w:val="left"/>
    </w:pPr>
    <w:rPr>
      <w:rFonts w:ascii="游明朝" w:eastAsia="游明朝" w:hAnsi="游明朝" w:cs="游明朝"/>
      <w:sz w:val="20"/>
      <w:szCs w:val="22"/>
    </w:rPr>
  </w:style>
  <w:style w:type="character" w:customStyle="1" w:styleId="EndNoteBibliography0">
    <w:name w:val="EndNote Bibliography (文字)"/>
    <w:basedOn w:val="a0"/>
    <w:link w:val="EndNoteBibliography"/>
    <w:rsid w:val="0016018B"/>
    <w:rPr>
      <w:rFonts w:ascii="游明朝" w:eastAsia="游明朝" w:hAnsi="游明朝" w:cs="游明朝"/>
      <w:sz w:val="20"/>
      <w:szCs w:val="22"/>
    </w:rPr>
  </w:style>
  <w:style w:type="paragraph" w:styleId="Web">
    <w:name w:val="Normal (Web)"/>
    <w:basedOn w:val="a"/>
    <w:uiPriority w:val="99"/>
    <w:semiHidden/>
    <w:unhideWhenUsed/>
    <w:rsid w:val="00ED55E5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IN" w:eastAsia="en-IN"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5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9A72C4-B2D8-4059-B3A5-7EB5B87B12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2</Pages>
  <Words>2857</Words>
  <Characters>16285</Characters>
  <Application>Microsoft Office Word</Application>
  <DocSecurity>0</DocSecurity>
  <Lines>135</Lines>
  <Paragraphs>3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1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小西 孝明</dc:creator>
  <cp:lastModifiedBy>IUHW-NRT</cp:lastModifiedBy>
  <cp:revision>5</cp:revision>
  <dcterms:created xsi:type="dcterms:W3CDTF">2023-10-11T05:42:00Z</dcterms:created>
  <dcterms:modified xsi:type="dcterms:W3CDTF">2023-10-11T15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Id 1_1">
    <vt:lpwstr>http://www.zotero.org/styles/american-political-science-association</vt:lpwstr>
  </property>
  <property fmtid="{D5CDD505-2E9C-101B-9397-08002B2CF9AE}" pid="4" name="Mendeley Recent Style Id 2_1">
    <vt:lpwstr>http://www.zotero.org/styles/apa</vt:lpwstr>
  </property>
  <property fmtid="{D5CDD505-2E9C-101B-9397-08002B2CF9AE}" pid="5" name="Mendeley Recent Style Id 3_1">
    <vt:lpwstr>http://www.zotero.org/styles/american-sociological-association</vt:lpwstr>
  </property>
  <property fmtid="{D5CDD505-2E9C-101B-9397-08002B2CF9AE}" pid="6" name="Mendeley Recent Style Id 4_1">
    <vt:lpwstr>http://www.zotero.org/styles/chicago-author-date</vt:lpwstr>
  </property>
  <property fmtid="{D5CDD505-2E9C-101B-9397-08002B2CF9AE}" pid="7" name="Mendeley Recent Style Id 5_1">
    <vt:lpwstr>http://www.zotero.org/styles/harvard-cite-them-right</vt:lpwstr>
  </property>
  <property fmtid="{D5CDD505-2E9C-101B-9397-08002B2CF9AE}" pid="8" name="Mendeley Recent Style Id 6_1">
    <vt:lpwstr>http://www.zotero.org/styles/ieee</vt:lpwstr>
  </property>
  <property fmtid="{D5CDD505-2E9C-101B-9397-08002B2CF9AE}" pid="9" name="Mendeley Recent Style Id 7_1">
    <vt:lpwstr>http://www.zotero.org/styles/modern-humanities-research-association</vt:lpwstr>
  </property>
  <property fmtid="{D5CDD505-2E9C-101B-9397-08002B2CF9AE}" pid="10" name="Mendeley Recent Style Id 8_1">
    <vt:lpwstr>http://www.zotero.org/styles/modern-language-association</vt:lpwstr>
  </property>
  <property fmtid="{D5CDD505-2E9C-101B-9397-08002B2CF9AE}" pid="11" name="Mendeley Recent Style Id 9_1">
    <vt:lpwstr>http://www.zotero.org/styles/vancouver</vt:lpwstr>
  </property>
  <property fmtid="{D5CDD505-2E9C-101B-9397-08002B2CF9AE}" pid="12" name="Mendeley Recent Style Name 0_1">
    <vt:lpwstr>American Medical Association 11th edition</vt:lpwstr>
  </property>
  <property fmtid="{D5CDD505-2E9C-101B-9397-08002B2CF9AE}" pid="13" name="Mendeley Recent Style Name 1_1">
    <vt:lpwstr>American Political Science Association</vt:lpwstr>
  </property>
  <property fmtid="{D5CDD505-2E9C-101B-9397-08002B2CF9AE}" pid="14" name="Mendeley Recent Style Name 2_1">
    <vt:lpwstr>American Psychological Association 7th edition</vt:lpwstr>
  </property>
  <property fmtid="{D5CDD505-2E9C-101B-9397-08002B2CF9AE}" pid="15" name="Mendeley Recent Style Name 3_1">
    <vt:lpwstr>American Sociological Association 6th edition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Name 6_1">
    <vt:lpwstr>IEEE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Name 9_1">
    <vt:lpwstr>Vancouver</vt:lpwstr>
  </property>
</Properties>
</file>